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46C63" w:rsidRPr="00591AE0" w:rsidRDefault="00173301" w:rsidP="00591AE0">
      <w:pPr>
        <w:pStyle w:val="ab"/>
        <w:ind w:firstLine="0"/>
        <w:jc w:val="center"/>
        <w:rPr>
          <w:b/>
        </w:rPr>
      </w:pPr>
      <w:bookmarkStart w:id="0" w:name="_Toc428875383"/>
      <w:r w:rsidRPr="00591AE0">
        <w:rPr>
          <w:b/>
        </w:rPr>
        <w:t>ЗМІСТ</w:t>
      </w:r>
      <w:bookmarkEnd w:id="0"/>
    </w:p>
    <w:p w:rsidR="001D1501" w:rsidRDefault="00D971F9">
      <w:pPr>
        <w:pStyle w:val="1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fldChar w:fldCharType="begin"/>
      </w:r>
      <w:r>
        <w:instrText xml:space="preserve"> TOC \t "Підпункт;3;Підрозділ;2;Розділ;1" </w:instrText>
      </w:r>
      <w:r>
        <w:fldChar w:fldCharType="separate"/>
      </w:r>
      <w:r w:rsidR="001D1501">
        <w:rPr>
          <w:noProof/>
        </w:rPr>
        <w:t>ВСТУП</w:t>
      </w:r>
      <w:r w:rsidR="001D1501">
        <w:rPr>
          <w:noProof/>
        </w:rPr>
        <w:tab/>
      </w:r>
      <w:r w:rsidR="001D1501">
        <w:rPr>
          <w:noProof/>
        </w:rPr>
        <w:fldChar w:fldCharType="begin"/>
      </w:r>
      <w:r w:rsidR="001D1501">
        <w:rPr>
          <w:noProof/>
        </w:rPr>
        <w:instrText xml:space="preserve"> PAGEREF _Toc499047002 \h </w:instrText>
      </w:r>
      <w:r w:rsidR="001D1501">
        <w:rPr>
          <w:noProof/>
        </w:rPr>
      </w:r>
      <w:r w:rsidR="001D1501">
        <w:rPr>
          <w:noProof/>
        </w:rPr>
        <w:fldChar w:fldCharType="separate"/>
      </w:r>
      <w:r w:rsidR="001D1501">
        <w:rPr>
          <w:noProof/>
        </w:rPr>
        <w:t>2</w:t>
      </w:r>
      <w:r w:rsidR="001D1501">
        <w:rPr>
          <w:noProof/>
        </w:rPr>
        <w:fldChar w:fldCharType="end"/>
      </w:r>
    </w:p>
    <w:p w:rsidR="001D1501" w:rsidRDefault="001D1501">
      <w:pPr>
        <w:pStyle w:val="1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 w:rsidRPr="00B02BC7">
        <w:rPr>
          <w:noProof/>
        </w:rPr>
        <w:t>1 ТЕПЛОТЕХНОЛОГІЧНІ ОСОБЛИВОСТІ ВИРОБНИТВА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0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:rsidR="001D1501" w:rsidRDefault="001D1501">
      <w:pPr>
        <w:pStyle w:val="2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rPr>
          <w:noProof/>
        </w:rPr>
        <w:t>1.1</w:t>
      </w:r>
      <w:r w:rsidRPr="00B02BC7">
        <w:rPr>
          <w:noProof/>
          <w:lang w:val="uk-UA"/>
        </w:rPr>
        <w:t xml:space="preserve"> Опис технологічної схеми виробництва. Теоретичні основи фізико-хімічних процесів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0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:rsidR="001D1501" w:rsidRDefault="001D1501">
      <w:pPr>
        <w:pStyle w:val="2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rPr>
          <w:noProof/>
        </w:rPr>
        <w:t>1.2</w:t>
      </w:r>
      <w:r w:rsidRPr="00B02BC7">
        <w:rPr>
          <w:noProof/>
          <w:lang w:val="uk-UA"/>
        </w:rPr>
        <w:t xml:space="preserve"> Теплотехнологічний агрегат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0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:rsidR="001D1501" w:rsidRDefault="001D1501">
      <w:pPr>
        <w:pStyle w:val="1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rPr>
          <w:noProof/>
        </w:rPr>
        <w:t>2</w:t>
      </w:r>
      <w:r w:rsidRPr="00B02BC7">
        <w:rPr>
          <w:noProof/>
        </w:rPr>
        <w:t xml:space="preserve"> РОЗРАХУНОК ГОРІННЯ ПАЛИВА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0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:rsidR="001D1501" w:rsidRDefault="001D1501">
      <w:pPr>
        <w:pStyle w:val="2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rPr>
          <w:noProof/>
        </w:rPr>
        <w:t>2.1 Підрозділ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0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:rsidR="001D1501" w:rsidRDefault="001D1501">
      <w:pPr>
        <w:pStyle w:val="2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rPr>
          <w:noProof/>
        </w:rPr>
        <w:t>2.2</w:t>
      </w:r>
      <w:r w:rsidRPr="00B02BC7">
        <w:rPr>
          <w:noProof/>
          <w:lang w:val="uk-UA"/>
        </w:rPr>
        <w:t xml:space="preserve"> Підрозділ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0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:rsidR="001D1501" w:rsidRDefault="001D1501">
      <w:pPr>
        <w:pStyle w:val="1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rPr>
          <w:noProof/>
        </w:rPr>
        <w:t>3</w:t>
      </w:r>
      <w:r w:rsidRPr="00B02BC7">
        <w:rPr>
          <w:rFonts w:eastAsia="GungsuhChe"/>
          <w:noProof/>
        </w:rPr>
        <w:t xml:space="preserve"> МАТЕРІАЛЬНИЙ БАЛАНС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0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:rsidR="001D1501" w:rsidRDefault="001D1501">
      <w:pPr>
        <w:pStyle w:val="2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rPr>
          <w:noProof/>
        </w:rPr>
        <w:t>3.1</w:t>
      </w:r>
      <w:r w:rsidRPr="00B02BC7">
        <w:rPr>
          <w:noProof/>
          <w:lang w:val="uk-UA"/>
        </w:rPr>
        <w:t xml:space="preserve"> Підрозділ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1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:rsidR="001D1501" w:rsidRDefault="001D1501">
      <w:pPr>
        <w:pStyle w:val="2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rPr>
          <w:noProof/>
        </w:rPr>
        <w:t>3.2</w:t>
      </w:r>
      <w:r w:rsidRPr="00B02BC7">
        <w:rPr>
          <w:noProof/>
          <w:lang w:val="uk-UA"/>
        </w:rPr>
        <w:t xml:space="preserve"> Підрозділ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1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:rsidR="001D1501" w:rsidRDefault="001D1501">
      <w:pPr>
        <w:pStyle w:val="1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rPr>
          <w:noProof/>
        </w:rPr>
        <w:t>4</w:t>
      </w:r>
      <w:r w:rsidRPr="00B02BC7">
        <w:rPr>
          <w:rFonts w:eastAsia="GungsuhChe"/>
          <w:noProof/>
        </w:rPr>
        <w:t xml:space="preserve"> ТЕПЛОВИЙ БАЛАНС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1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:rsidR="001D1501" w:rsidRDefault="001D1501">
      <w:pPr>
        <w:pStyle w:val="2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rPr>
          <w:noProof/>
        </w:rPr>
        <w:t>4.1</w:t>
      </w:r>
      <w:r w:rsidRPr="00B02BC7">
        <w:rPr>
          <w:noProof/>
          <w:lang w:val="uk-UA"/>
        </w:rPr>
        <w:t xml:space="preserve"> Підрозділ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1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:rsidR="001D1501" w:rsidRDefault="001D1501">
      <w:pPr>
        <w:pStyle w:val="2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rPr>
          <w:noProof/>
        </w:rPr>
        <w:t>4.2</w:t>
      </w:r>
      <w:r w:rsidRPr="00B02BC7">
        <w:rPr>
          <w:noProof/>
          <w:lang w:val="uk-UA"/>
        </w:rPr>
        <w:t xml:space="preserve"> Підрозділ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1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:rsidR="001D1501" w:rsidRDefault="001D1501">
      <w:pPr>
        <w:pStyle w:val="1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rPr>
          <w:noProof/>
        </w:rPr>
        <w:t>ВИСНОВКИ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1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:rsidR="001D1501" w:rsidRDefault="001D1501">
      <w:pPr>
        <w:pStyle w:val="11"/>
        <w:tabs>
          <w:tab w:val="right" w:leader="dot" w:pos="9231"/>
        </w:tabs>
        <w:rPr>
          <w:rFonts w:asciiTheme="minorHAnsi" w:eastAsiaTheme="minorEastAsia" w:hAnsiTheme="minorHAnsi" w:cstheme="minorBidi"/>
          <w:noProof/>
          <w:sz w:val="22"/>
          <w:lang w:eastAsia="ru-RU"/>
        </w:rPr>
      </w:pPr>
      <w:r>
        <w:rPr>
          <w:noProof/>
        </w:rPr>
        <w:t>СПИСОК ВИКОРИСТАНИХ ДЖЕРЕЛ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9904701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:rsidR="00D971F9" w:rsidRDefault="00D971F9" w:rsidP="00D971F9">
      <w:pPr>
        <w:rPr>
          <w:lang w:eastAsia="en-US"/>
        </w:rPr>
      </w:pPr>
      <w:r>
        <w:rPr>
          <w:lang w:eastAsia="en-US"/>
        </w:rPr>
        <w:fldChar w:fldCharType="end"/>
      </w:r>
    </w:p>
    <w:p w:rsidR="00D971F9" w:rsidRDefault="00D971F9" w:rsidP="00D971F9">
      <w:pPr>
        <w:rPr>
          <w:lang w:eastAsia="en-US"/>
        </w:rPr>
      </w:pPr>
    </w:p>
    <w:p w:rsidR="00D971F9" w:rsidRPr="00D971F9" w:rsidRDefault="00D971F9" w:rsidP="00D971F9">
      <w:pPr>
        <w:rPr>
          <w:lang w:eastAsia="en-US"/>
        </w:rPr>
      </w:pPr>
    </w:p>
    <w:p w:rsidR="00AC08A9" w:rsidRDefault="00AC08A9">
      <w:pPr>
        <w:rPr>
          <w:b/>
          <w:sz w:val="28"/>
          <w:szCs w:val="32"/>
          <w:lang w:eastAsia="en-US"/>
        </w:rPr>
      </w:pPr>
      <w:bookmarkStart w:id="1" w:name="_Toc395538328"/>
      <w:bookmarkStart w:id="2" w:name="_Toc395538414"/>
      <w:bookmarkStart w:id="3" w:name="_Toc428875385"/>
      <w:r>
        <w:br w:type="page"/>
      </w:r>
    </w:p>
    <w:p w:rsidR="0031206E" w:rsidRDefault="0031206E" w:rsidP="006203D9">
      <w:pPr>
        <w:pStyle w:val="a0"/>
        <w:numPr>
          <w:ilvl w:val="0"/>
          <w:numId w:val="0"/>
        </w:numPr>
      </w:pPr>
      <w:bookmarkStart w:id="4" w:name="_Toc499047002"/>
      <w:r w:rsidRPr="00B22300">
        <w:lastRenderedPageBreak/>
        <w:t>ВСТУП</w:t>
      </w:r>
      <w:bookmarkEnd w:id="1"/>
      <w:bookmarkEnd w:id="2"/>
      <w:bookmarkEnd w:id="3"/>
      <w:bookmarkEnd w:id="4"/>
    </w:p>
    <w:p w:rsidR="000A3EAE" w:rsidRPr="000A3EAE" w:rsidRDefault="000A3EAE" w:rsidP="006747D2">
      <w:pPr>
        <w:pStyle w:val="ab"/>
      </w:pPr>
      <w:r w:rsidRPr="000A3EAE">
        <w:rPr>
          <w:highlight w:val="red"/>
        </w:rPr>
        <w:t>У вступі – загалом про проект, виробництво, розрахунки…</w:t>
      </w:r>
    </w:p>
    <w:p w:rsidR="006747D2" w:rsidRPr="001A2942" w:rsidRDefault="006747D2">
      <w:pPr>
        <w:rPr>
          <w:b/>
          <w:sz w:val="28"/>
          <w:szCs w:val="32"/>
          <w:lang w:val="ru-RU" w:eastAsia="en-US"/>
        </w:rPr>
      </w:pPr>
      <w:r w:rsidRPr="001A2942">
        <w:rPr>
          <w:lang w:val="ru-RU"/>
        </w:rPr>
        <w:br w:type="page"/>
      </w:r>
    </w:p>
    <w:p w:rsidR="006C1A00" w:rsidRPr="001D2C41" w:rsidRDefault="000A3EAE" w:rsidP="004A5A5D">
      <w:pPr>
        <w:pStyle w:val="a0"/>
        <w:numPr>
          <w:ilvl w:val="0"/>
          <w:numId w:val="32"/>
        </w:numPr>
        <w:rPr>
          <w:lang w:val="ru-RU"/>
        </w:rPr>
      </w:pPr>
      <w:bookmarkStart w:id="5" w:name="_Toc499047003"/>
      <w:r>
        <w:rPr>
          <w:lang w:val="ru-RU"/>
        </w:rPr>
        <w:lastRenderedPageBreak/>
        <w:t>ТЕПЛОТЕХНОЛОГІЧНІ ОСОБЛИВОСТІ</w:t>
      </w:r>
      <w:r w:rsidR="003A4E9E">
        <w:rPr>
          <w:lang w:val="ru-RU"/>
        </w:rPr>
        <w:t xml:space="preserve"> </w:t>
      </w:r>
      <w:r>
        <w:rPr>
          <w:lang w:val="ru-RU"/>
        </w:rPr>
        <w:t>ВИРОБНИТВА</w:t>
      </w:r>
      <w:bookmarkEnd w:id="5"/>
    </w:p>
    <w:p w:rsidR="00D34EED" w:rsidRPr="007D1EFB" w:rsidRDefault="00D34EED" w:rsidP="00154E3A">
      <w:pPr>
        <w:pStyle w:val="ab"/>
        <w:rPr>
          <w:b/>
        </w:rPr>
      </w:pPr>
    </w:p>
    <w:p w:rsidR="000A3EAE" w:rsidRPr="00FF315E" w:rsidRDefault="000A3EAE" w:rsidP="000A3EAE">
      <w:pPr>
        <w:pStyle w:val="a1"/>
        <w:numPr>
          <w:ilvl w:val="1"/>
          <w:numId w:val="31"/>
        </w:numPr>
        <w:rPr>
          <w:szCs w:val="28"/>
        </w:rPr>
      </w:pPr>
      <w:bookmarkStart w:id="6" w:name="_Toc499047004"/>
      <w:r w:rsidRPr="00FE6EDB">
        <w:rPr>
          <w:lang w:val="uk-UA"/>
        </w:rPr>
        <w:t>Опис технологічної схеми виробництва. Теоретичні основи фізико-хімічних процесів</w:t>
      </w:r>
      <w:bookmarkEnd w:id="6"/>
    </w:p>
    <w:p w:rsidR="003A4E9E" w:rsidRDefault="003A4E9E" w:rsidP="00380250">
      <w:pPr>
        <w:pStyle w:val="ab"/>
      </w:pPr>
      <w:r w:rsidRPr="003A4E9E">
        <w:rPr>
          <w:highlight w:val="red"/>
        </w:rPr>
        <w:t xml:space="preserve">Коротко про </w:t>
      </w:r>
      <w:r w:rsidRPr="000A3EAE">
        <w:rPr>
          <w:highlight w:val="red"/>
        </w:rPr>
        <w:t>виробництво</w:t>
      </w:r>
      <w:r w:rsidR="000A3EAE" w:rsidRPr="000A3EAE">
        <w:rPr>
          <w:highlight w:val="red"/>
        </w:rPr>
        <w:t xml:space="preserve"> та </w:t>
      </w:r>
      <w:proofErr w:type="spellStart"/>
      <w:r w:rsidR="000A3EAE" w:rsidRPr="000A3EAE">
        <w:rPr>
          <w:highlight w:val="red"/>
        </w:rPr>
        <w:t>фіз-хім</w:t>
      </w:r>
      <w:proofErr w:type="spellEnd"/>
      <w:r w:rsidR="000A3EAE" w:rsidRPr="000A3EAE">
        <w:rPr>
          <w:highlight w:val="red"/>
        </w:rPr>
        <w:t xml:space="preserve"> процеси</w:t>
      </w:r>
    </w:p>
    <w:p w:rsidR="000A3EAE" w:rsidRPr="000A3EAE" w:rsidRDefault="000A3EAE" w:rsidP="000A3EAE">
      <w:pPr>
        <w:pStyle w:val="ab"/>
        <w:rPr>
          <w:highlight w:val="yellow"/>
        </w:rPr>
      </w:pPr>
      <w:r w:rsidRPr="000A3EAE">
        <w:rPr>
          <w:highlight w:val="yellow"/>
        </w:rPr>
        <w:t xml:space="preserve">Зверніть увагу на стилі в документі! </w:t>
      </w:r>
      <w:r>
        <w:rPr>
          <w:highlight w:val="yellow"/>
        </w:rPr>
        <w:t>Буде значно простіше оформлювати пояснювальну записку!</w:t>
      </w:r>
    </w:p>
    <w:p w:rsidR="000A3EAE" w:rsidRPr="000A3EAE" w:rsidRDefault="000A3EAE" w:rsidP="000A3EAE">
      <w:pPr>
        <w:pStyle w:val="ab"/>
        <w:rPr>
          <w:highlight w:val="yellow"/>
        </w:rPr>
      </w:pPr>
      <w:r>
        <w:rPr>
          <w:highlight w:val="yellow"/>
        </w:rPr>
        <w:t xml:space="preserve">«Текст КП» </w:t>
      </w:r>
      <w:r w:rsidRPr="000A3EAE">
        <w:rPr>
          <w:highlight w:val="yellow"/>
        </w:rPr>
        <w:t>– для тексту.</w:t>
      </w:r>
    </w:p>
    <w:p w:rsidR="000A3EAE" w:rsidRPr="000A3EAE" w:rsidRDefault="000A3EAE" w:rsidP="000A3EAE">
      <w:pPr>
        <w:pStyle w:val="ab"/>
        <w:rPr>
          <w:highlight w:val="yellow"/>
        </w:rPr>
      </w:pPr>
      <w:r>
        <w:rPr>
          <w:highlight w:val="yellow"/>
        </w:rPr>
        <w:t>«</w:t>
      </w:r>
      <w:r w:rsidRPr="000A3EAE">
        <w:rPr>
          <w:highlight w:val="yellow"/>
        </w:rPr>
        <w:t>Розділ</w:t>
      </w:r>
      <w:r>
        <w:rPr>
          <w:highlight w:val="yellow"/>
        </w:rPr>
        <w:t>»</w:t>
      </w:r>
      <w:r w:rsidRPr="000A3EAE">
        <w:rPr>
          <w:highlight w:val="yellow"/>
        </w:rPr>
        <w:t xml:space="preserve">, </w:t>
      </w:r>
      <w:r>
        <w:rPr>
          <w:highlight w:val="yellow"/>
        </w:rPr>
        <w:t>«</w:t>
      </w:r>
      <w:r w:rsidRPr="000A3EAE">
        <w:rPr>
          <w:highlight w:val="yellow"/>
        </w:rPr>
        <w:t>підрозділ</w:t>
      </w:r>
      <w:r>
        <w:rPr>
          <w:highlight w:val="yellow"/>
        </w:rPr>
        <w:t>»</w:t>
      </w:r>
      <w:r w:rsidRPr="000A3EAE">
        <w:rPr>
          <w:highlight w:val="yellow"/>
        </w:rPr>
        <w:t xml:space="preserve">, </w:t>
      </w:r>
      <w:r>
        <w:rPr>
          <w:highlight w:val="yellow"/>
        </w:rPr>
        <w:t>«</w:t>
      </w:r>
      <w:r w:rsidRPr="000A3EAE">
        <w:rPr>
          <w:highlight w:val="yellow"/>
        </w:rPr>
        <w:t>підпункт</w:t>
      </w:r>
      <w:r>
        <w:rPr>
          <w:highlight w:val="yellow"/>
        </w:rPr>
        <w:t>»</w:t>
      </w:r>
      <w:r w:rsidRPr="000A3EAE">
        <w:rPr>
          <w:highlight w:val="yellow"/>
        </w:rPr>
        <w:t xml:space="preserve"> – для відповідних розділів.</w:t>
      </w:r>
    </w:p>
    <w:p w:rsidR="000A3EAE" w:rsidRPr="000A3EAE" w:rsidRDefault="000A3EAE" w:rsidP="000A3EAE">
      <w:pPr>
        <w:pStyle w:val="ab"/>
        <w:rPr>
          <w:highlight w:val="yellow"/>
        </w:rPr>
      </w:pPr>
      <w:r>
        <w:rPr>
          <w:highlight w:val="yellow"/>
        </w:rPr>
        <w:t>«</w:t>
      </w:r>
      <w:r w:rsidRPr="000A3EAE">
        <w:rPr>
          <w:highlight w:val="yellow"/>
        </w:rPr>
        <w:t>Для рисунку</w:t>
      </w:r>
      <w:r>
        <w:rPr>
          <w:highlight w:val="yellow"/>
        </w:rPr>
        <w:t>»</w:t>
      </w:r>
      <w:r w:rsidRPr="000A3EAE">
        <w:rPr>
          <w:highlight w:val="yellow"/>
        </w:rPr>
        <w:t xml:space="preserve"> – саме сам рисунок.</w:t>
      </w:r>
    </w:p>
    <w:p w:rsidR="000A3EAE" w:rsidRDefault="000A3EAE" w:rsidP="000A3EAE">
      <w:pPr>
        <w:pStyle w:val="ab"/>
      </w:pPr>
      <w:r>
        <w:rPr>
          <w:highlight w:val="yellow"/>
        </w:rPr>
        <w:t>«</w:t>
      </w:r>
      <w:r w:rsidRPr="000A3EAE">
        <w:rPr>
          <w:highlight w:val="yellow"/>
        </w:rPr>
        <w:t>Підпис рисунку</w:t>
      </w:r>
      <w:r>
        <w:rPr>
          <w:highlight w:val="yellow"/>
        </w:rPr>
        <w:t>»</w:t>
      </w:r>
      <w:r w:rsidRPr="000A3EAE">
        <w:rPr>
          <w:highlight w:val="yellow"/>
        </w:rPr>
        <w:t xml:space="preserve"> – для підпису рисунку.</w:t>
      </w:r>
    </w:p>
    <w:p w:rsidR="000A3EAE" w:rsidRDefault="000A3EAE" w:rsidP="000A3EAE">
      <w:pPr>
        <w:pStyle w:val="ab"/>
      </w:pPr>
      <w:r w:rsidRPr="000A3EAE">
        <w:rPr>
          <w:highlight w:val="yellow"/>
        </w:rPr>
        <w:t>При оформленні рисунку спочатку сам рисунок, а потім підпис. Для таблиць – «Номер таблиці», «Назва таблиці», і саме таблиця.</w:t>
      </w:r>
    </w:p>
    <w:p w:rsidR="00380250" w:rsidRPr="00F0185A" w:rsidRDefault="00482C79" w:rsidP="001B2363">
      <w:pPr>
        <w:pStyle w:val="ab"/>
        <w:rPr>
          <w:highlight w:val="yellow"/>
        </w:rPr>
      </w:pPr>
      <w:r w:rsidRPr="00F0185A">
        <w:rPr>
          <w:highlight w:val="yellow"/>
        </w:rPr>
        <w:t xml:space="preserve">Посилання на літературу </w:t>
      </w:r>
      <w:r w:rsidR="003A4E9E">
        <w:rPr>
          <w:highlight w:val="yellow"/>
        </w:rPr>
        <w:t>бажано оформлювати</w:t>
      </w:r>
      <w:r w:rsidRPr="00F0185A">
        <w:rPr>
          <w:highlight w:val="yellow"/>
        </w:rPr>
        <w:t xml:space="preserve"> за допомогою програми </w:t>
      </w:r>
      <w:proofErr w:type="spellStart"/>
      <w:r w:rsidRPr="00F0185A">
        <w:rPr>
          <w:highlight w:val="yellow"/>
          <w:lang w:val="en-US"/>
        </w:rPr>
        <w:t>Zotero</w:t>
      </w:r>
      <w:proofErr w:type="spellEnd"/>
      <w:r w:rsidR="00836203" w:rsidRPr="00F0185A">
        <w:rPr>
          <w:highlight w:val="yellow"/>
        </w:rPr>
        <w:t xml:space="preserve"> або за допомогою внутрішніх посил</w:t>
      </w:r>
      <w:proofErr w:type="spellStart"/>
      <w:r w:rsidR="00813208" w:rsidRPr="00F0185A">
        <w:rPr>
          <w:highlight w:val="yellow"/>
          <w:lang w:val="ru-RU"/>
        </w:rPr>
        <w:t>ань</w:t>
      </w:r>
      <w:proofErr w:type="spellEnd"/>
      <w:r w:rsidR="001D1501">
        <w:rPr>
          <w:highlight w:val="yellow"/>
          <w:lang w:val="ru-RU"/>
        </w:rPr>
        <w:t xml:space="preserve"> </w:t>
      </w:r>
      <w:r w:rsidR="001D1501">
        <w:rPr>
          <w:highlight w:val="yellow"/>
          <w:lang w:val="en-US"/>
        </w:rPr>
        <w:t>Word</w:t>
      </w:r>
      <w:r w:rsidRPr="00F0185A">
        <w:rPr>
          <w:highlight w:val="yellow"/>
          <w:lang w:val="ru-RU"/>
        </w:rPr>
        <w:t xml:space="preserve">. </w:t>
      </w:r>
      <w:r w:rsidRPr="00F0185A">
        <w:rPr>
          <w:highlight w:val="yellow"/>
        </w:rPr>
        <w:t xml:space="preserve">І виглядає так: </w:t>
      </w:r>
      <w:r w:rsidR="00813208" w:rsidRPr="00F0185A">
        <w:rPr>
          <w:highlight w:val="yellow"/>
        </w:rPr>
        <w:t>…</w:t>
      </w:r>
      <w:r w:rsidR="004523F4" w:rsidRPr="00F0185A">
        <w:rPr>
          <w:highlight w:val="yellow"/>
        </w:rPr>
        <w:t xml:space="preserve"> </w:t>
      </w:r>
      <w:r w:rsidR="00C60381" w:rsidRPr="001D1501">
        <w:t xml:space="preserve">описано в </w:t>
      </w:r>
      <w:r w:rsidR="003B4540" w:rsidRPr="001D1501">
        <w:fldChar w:fldCharType="begin"/>
      </w:r>
      <w:r w:rsidR="003B4540" w:rsidRPr="001D1501">
        <w:instrText xml:space="preserve"> ADDIN ZOTERO_ITEM CSL_CITATION {"citationID":"1f0c6n5h80","properties":{"formattedCitation":"[1]","plainCitation":"[1]"},"citationItems":[{"id":106,"uris":["http://zotero.org/users/2018347/items/QKH9WE7U"],"uri":["http://zotero.org/users/2018347/items/QKH9WE7U"],"itemData":{"id":106,"type":"book","title":"Корнілович, Б. Ю. Фізична хімія кремнезему та нанодисперсних силікатів [Текст] : навч. посібник / Б. Ю. Корнілович, О. Р. Андрієвська, М. М. Племянніков, Л. М. Спасьонова. – К. : Освіта України, 2013. – 178 с."}}],"schema":"https://github.com/citation-style-language/schema/raw/master/csl-citation.json"} </w:instrText>
      </w:r>
      <w:r w:rsidR="003B4540" w:rsidRPr="001D1501">
        <w:fldChar w:fldCharType="separate"/>
      </w:r>
      <w:r w:rsidR="003B4540" w:rsidRPr="001D1501">
        <w:t>[1]</w:t>
      </w:r>
      <w:r w:rsidR="003B4540" w:rsidRPr="001D1501">
        <w:fldChar w:fldCharType="end"/>
      </w:r>
      <w:r w:rsidR="003B4540" w:rsidRPr="001D1501">
        <w:t xml:space="preserve">. </w:t>
      </w:r>
    </w:p>
    <w:p w:rsidR="001A2942" w:rsidRDefault="003B4540" w:rsidP="001A2942">
      <w:pPr>
        <w:pStyle w:val="ab"/>
      </w:pPr>
      <w:r w:rsidRPr="00F0185A">
        <w:rPr>
          <w:highlight w:val="yellow"/>
        </w:rPr>
        <w:t xml:space="preserve">Посилання в тексті на рисунки, таблиці, </w:t>
      </w:r>
      <w:r w:rsidR="000A3EAE">
        <w:rPr>
          <w:highlight w:val="yellow"/>
        </w:rPr>
        <w:t>бажано виконувати</w:t>
      </w:r>
      <w:r w:rsidR="00E5083D" w:rsidRPr="00F0185A">
        <w:rPr>
          <w:highlight w:val="yellow"/>
        </w:rPr>
        <w:t xml:space="preserve"> через «Перехресне посилання» в </w:t>
      </w:r>
      <w:r w:rsidR="00E5083D" w:rsidRPr="00F0185A">
        <w:rPr>
          <w:highlight w:val="yellow"/>
          <w:lang w:val="en-US"/>
        </w:rPr>
        <w:t>Word</w:t>
      </w:r>
      <w:r w:rsidR="00E5083D" w:rsidRPr="00F0185A">
        <w:rPr>
          <w:highlight w:val="yellow"/>
          <w:lang w:val="ru-RU"/>
        </w:rPr>
        <w:t xml:space="preserve">. </w:t>
      </w:r>
      <w:proofErr w:type="spellStart"/>
      <w:r w:rsidR="00E5083D" w:rsidRPr="00F0185A">
        <w:rPr>
          <w:highlight w:val="yellow"/>
          <w:lang w:val="ru-RU"/>
        </w:rPr>
        <w:t>Вигляда</w:t>
      </w:r>
      <w:proofErr w:type="spellEnd"/>
      <w:r w:rsidR="00E5083D" w:rsidRPr="00F0185A">
        <w:rPr>
          <w:highlight w:val="yellow"/>
        </w:rPr>
        <w:t>є</w:t>
      </w:r>
      <w:r w:rsidR="00E5083D" w:rsidRPr="00F0185A">
        <w:rPr>
          <w:highlight w:val="yellow"/>
          <w:lang w:val="ru-RU"/>
        </w:rPr>
        <w:t xml:space="preserve"> так: </w:t>
      </w:r>
      <w:r w:rsidR="00E5083D" w:rsidRPr="001D1501">
        <w:rPr>
          <w:lang w:val="ru-RU"/>
        </w:rPr>
        <w:t xml:space="preserve">… </w:t>
      </w:r>
      <w:r w:rsidR="00C60381" w:rsidRPr="001D1501">
        <w:t xml:space="preserve">показано на </w:t>
      </w:r>
      <w:r w:rsidR="00E5083D" w:rsidRPr="001D1501">
        <w:t xml:space="preserve">рис. </w:t>
      </w:r>
      <w:r w:rsidR="00E5083D" w:rsidRPr="001D1501">
        <w:fldChar w:fldCharType="begin"/>
      </w:r>
      <w:r w:rsidR="00E5083D" w:rsidRPr="001D1501">
        <w:instrText xml:space="preserve"> REF  _Ref442206290 \h \t \w </w:instrText>
      </w:r>
      <w:r w:rsidR="00F0185A" w:rsidRPr="001D1501">
        <w:instrText xml:space="preserve"> \* MERGEFORMAT </w:instrText>
      </w:r>
      <w:r w:rsidR="00E5083D" w:rsidRPr="001D1501">
        <w:fldChar w:fldCharType="separate"/>
      </w:r>
      <w:r w:rsidR="006D49EA" w:rsidRPr="001D1501">
        <w:t>1.1</w:t>
      </w:r>
      <w:r w:rsidR="00E5083D" w:rsidRPr="001D1501">
        <w:fldChar w:fldCharType="end"/>
      </w:r>
      <w:r w:rsidR="00C60381" w:rsidRPr="001D1501">
        <w:t>.</w:t>
      </w:r>
      <w:r w:rsidR="0081778F" w:rsidRPr="001D1501">
        <w:t xml:space="preserve"> ….представлені в табл. </w:t>
      </w:r>
      <w:r w:rsidR="0081778F" w:rsidRPr="001D1501">
        <w:fldChar w:fldCharType="begin"/>
      </w:r>
      <w:r w:rsidR="0081778F" w:rsidRPr="001D1501">
        <w:instrText xml:space="preserve"> REF  _Ref442206692 \h \t \w </w:instrText>
      </w:r>
      <w:r w:rsidR="00F0185A" w:rsidRPr="001D1501">
        <w:instrText xml:space="preserve"> \* MERGEFORMAT </w:instrText>
      </w:r>
      <w:r w:rsidR="0081778F" w:rsidRPr="001D1501">
        <w:fldChar w:fldCharType="separate"/>
      </w:r>
      <w:r w:rsidR="006D49EA" w:rsidRPr="001D1501">
        <w:t>1.1</w:t>
      </w:r>
      <w:r w:rsidR="0081778F" w:rsidRPr="001D1501">
        <w:fldChar w:fldCharType="end"/>
      </w:r>
      <w:r w:rsidR="0081778F" w:rsidRPr="001D1501">
        <w:t>.</w:t>
      </w:r>
    </w:p>
    <w:p w:rsidR="001A2942" w:rsidRPr="001A2942" w:rsidRDefault="001A2942" w:rsidP="001A2942">
      <w:pPr>
        <w:pStyle w:val="ab"/>
        <w:rPr>
          <w:b/>
          <w:lang w:val="ru-RU"/>
        </w:rPr>
      </w:pPr>
      <w:r w:rsidRPr="001A2942">
        <w:rPr>
          <w:b/>
          <w:lang w:val="ru-RU"/>
        </w:rPr>
        <w:t>ПРИКЛАДИ</w:t>
      </w:r>
      <w:r>
        <w:rPr>
          <w:b/>
          <w:lang w:val="ru-RU"/>
        </w:rPr>
        <w:t xml:space="preserve"> НА НАСТУП</w:t>
      </w:r>
      <w:r>
        <w:rPr>
          <w:b/>
        </w:rPr>
        <w:t>НІЙ СТОРІНЦІ</w:t>
      </w:r>
    </w:p>
    <w:p w:rsidR="00FF7714" w:rsidRDefault="00DE0859" w:rsidP="00A509AB">
      <w:pPr>
        <w:pStyle w:val="aff1"/>
        <w:rPr>
          <w:rFonts w:ascii="Times New Roman CYR" w:hAnsi="Times New Roman CYR" w:cs="Times New Roman CYR"/>
        </w:rPr>
      </w:pPr>
      <w:r w:rsidRPr="00DE0859">
        <w:rPr>
          <w:noProof/>
          <w:lang w:val="ru-RU" w:eastAsia="ru-RU"/>
        </w:rPr>
        <w:lastRenderedPageBreak/>
        <w:drawing>
          <wp:inline distT="0" distB="0" distL="0" distR="0" wp14:anchorId="2C940C1E" wp14:editId="46A1AF32">
            <wp:extent cx="4029740" cy="2719209"/>
            <wp:effectExtent l="0" t="0" r="8890" b="5080"/>
            <wp:docPr id="2" name="Рисунок 2" descr="C:\Users\Антон\Desktop\cr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Антон\Desktop\cr3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3238" cy="2735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50B2A" w:rsidRDefault="005B7985" w:rsidP="000A3EAE">
      <w:pPr>
        <w:pStyle w:val="a5"/>
      </w:pPr>
      <w:bookmarkStart w:id="7" w:name="_Toc442268802"/>
      <w:bookmarkStart w:id="8" w:name="_Ref442206290"/>
      <w:r>
        <w:t xml:space="preserve">– </w:t>
      </w:r>
      <w:r w:rsidR="00F3067E" w:rsidRPr="00DE062A">
        <w:t xml:space="preserve">Діаграма розподілення </w:t>
      </w:r>
      <w:proofErr w:type="spellStart"/>
      <w:r w:rsidR="00F3067E" w:rsidRPr="00DE062A">
        <w:t>гідроксокомплексів</w:t>
      </w:r>
      <w:proofErr w:type="spellEnd"/>
      <w:r w:rsidR="00F3067E" w:rsidRPr="00DE062A">
        <w:t xml:space="preserve"> хрому (</w:t>
      </w:r>
      <w:r w:rsidR="00F3067E" w:rsidRPr="00DE062A">
        <w:rPr>
          <w:rFonts w:ascii="Times New Roman CYR" w:hAnsi="Times New Roman CYR" w:cs="Times New Roman CYR"/>
        </w:rPr>
        <w:t>III)</w:t>
      </w:r>
      <w:r w:rsidR="00F3067E" w:rsidRPr="00DE062A">
        <w:t xml:space="preserve"> залежно від </w:t>
      </w:r>
      <w:r w:rsidR="00F3067E" w:rsidRPr="00DE062A">
        <w:rPr>
          <w:lang w:val="en-US"/>
        </w:rPr>
        <w:t>pH</w:t>
      </w:r>
      <w:r w:rsidR="00F3067E" w:rsidRPr="00DE062A">
        <w:t xml:space="preserve"> розчин</w:t>
      </w:r>
      <w:bookmarkEnd w:id="7"/>
      <w:bookmarkEnd w:id="8"/>
      <w:r w:rsidR="000A3EAE">
        <w:t>у</w:t>
      </w:r>
    </w:p>
    <w:p w:rsidR="00F17836" w:rsidRPr="00813208" w:rsidRDefault="00F17836" w:rsidP="00F17836">
      <w:pPr>
        <w:pStyle w:val="a4"/>
        <w:numPr>
          <w:ilvl w:val="7"/>
          <w:numId w:val="37"/>
        </w:numPr>
        <w:rPr>
          <w:lang w:val="uk-UA"/>
        </w:rPr>
      </w:pPr>
      <w:bookmarkStart w:id="9" w:name="_Ref442206692"/>
    </w:p>
    <w:bookmarkEnd w:id="9"/>
    <w:p w:rsidR="00393BD1" w:rsidRPr="0081778F" w:rsidRDefault="00240185" w:rsidP="00240185">
      <w:pPr>
        <w:pStyle w:val="af"/>
        <w:rPr>
          <w:lang w:val="ru-RU"/>
        </w:rPr>
      </w:pPr>
      <w:r>
        <w:rPr>
          <w:rFonts w:ascii="Times New Roman CYR" w:hAnsi="Times New Roman CYR" w:cs="Times New Roman CYR"/>
        </w:rPr>
        <w:t>Нормативи ГДК</w:t>
      </w:r>
    </w:p>
    <w:tbl>
      <w:tblPr>
        <w:tblW w:w="9352" w:type="dxa"/>
        <w:jc w:val="center"/>
        <w:tblLayout w:type="fixed"/>
        <w:tblLook w:val="0000" w:firstRow="0" w:lastRow="0" w:firstColumn="0" w:lastColumn="0" w:noHBand="0" w:noVBand="0"/>
      </w:tblPr>
      <w:tblGrid>
        <w:gridCol w:w="5384"/>
        <w:gridCol w:w="1984"/>
        <w:gridCol w:w="1984"/>
      </w:tblGrid>
      <w:tr w:rsidR="00393BD1" w:rsidRPr="00F34AF7" w:rsidTr="00AF0696">
        <w:trPr>
          <w:trHeight w:val="436"/>
          <w:jc w:val="center"/>
        </w:trPr>
        <w:tc>
          <w:tcPr>
            <w:tcW w:w="5384" w:type="dxa"/>
            <w:vMerge w:val="restart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000000" w:fill="FFFFFF"/>
            <w:vAlign w:val="center"/>
          </w:tcPr>
          <w:p w:rsidR="00393BD1" w:rsidRPr="004B166D" w:rsidRDefault="00393BD1" w:rsidP="000E7B00">
            <w:pPr>
              <w:pStyle w:val="ab"/>
              <w:ind w:firstLine="0"/>
              <w:jc w:val="center"/>
              <w:rPr>
                <w:rFonts w:cs="Calibri"/>
              </w:rPr>
            </w:pPr>
            <w:r w:rsidRPr="00F34AF7">
              <w:rPr>
                <w:rFonts w:ascii="Times New Roman CYR" w:hAnsi="Times New Roman CYR" w:cs="Times New Roman CYR"/>
              </w:rPr>
              <w:t>Характеристика води</w:t>
            </w:r>
          </w:p>
        </w:tc>
        <w:tc>
          <w:tcPr>
            <w:tcW w:w="3968" w:type="dxa"/>
            <w:gridSpan w:val="2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000000" w:fill="FFFFFF"/>
            <w:vAlign w:val="center"/>
          </w:tcPr>
          <w:p w:rsidR="00393BD1" w:rsidRPr="00F34AF7" w:rsidRDefault="004455BE" w:rsidP="000E7B00">
            <w:pPr>
              <w:pStyle w:val="ab"/>
              <w:ind w:firstLine="0"/>
              <w:jc w:val="center"/>
              <w:rPr>
                <w:rFonts w:cs="Calibri"/>
              </w:rPr>
            </w:pPr>
            <w:r>
              <w:rPr>
                <w:rFonts w:ascii="Times New Roman CYR" w:hAnsi="Times New Roman CYR" w:cs="Times New Roman CYR"/>
                <w:lang w:val="ru-RU"/>
              </w:rPr>
              <w:t>ГДК</w:t>
            </w:r>
            <w:r w:rsidR="00393BD1" w:rsidRPr="00F34AF7">
              <w:rPr>
                <w:rFonts w:ascii="Times New Roman CYR" w:hAnsi="Times New Roman CYR" w:cs="Times New Roman CYR"/>
              </w:rPr>
              <w:t>, мг/л</w:t>
            </w:r>
          </w:p>
        </w:tc>
      </w:tr>
      <w:tr w:rsidR="00393BD1" w:rsidRPr="004B166D" w:rsidTr="00AF0696">
        <w:trPr>
          <w:trHeight w:val="139"/>
          <w:jc w:val="center"/>
        </w:trPr>
        <w:tc>
          <w:tcPr>
            <w:tcW w:w="5384" w:type="dxa"/>
            <w:vMerge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000000" w:fill="FFFFFF"/>
            <w:vAlign w:val="center"/>
          </w:tcPr>
          <w:p w:rsidR="00393BD1" w:rsidRPr="00F34AF7" w:rsidRDefault="00393BD1" w:rsidP="005140AB">
            <w:pPr>
              <w:pStyle w:val="ab"/>
              <w:jc w:val="center"/>
              <w:rPr>
                <w:rFonts w:cs="Calibri"/>
              </w:rPr>
            </w:pPr>
          </w:p>
        </w:tc>
        <w:tc>
          <w:tcPr>
            <w:tcW w:w="1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000000" w:fill="FFFFFF"/>
            <w:vAlign w:val="center"/>
          </w:tcPr>
          <w:p w:rsidR="00393BD1" w:rsidRPr="0081778F" w:rsidRDefault="004D6BE3" w:rsidP="004D6BE3">
            <w:pPr>
              <w:pStyle w:val="ab"/>
              <w:ind w:firstLine="0"/>
              <w:jc w:val="center"/>
              <w:rPr>
                <w:rFonts w:cs="Calibri"/>
                <w:lang w:val="ru-RU"/>
              </w:rPr>
            </w:pPr>
            <w:r>
              <w:rPr>
                <w:rFonts w:ascii="Times New Roman CYR" w:hAnsi="Times New Roman CYR" w:cs="Times New Roman CYR"/>
                <w:lang w:val="en-US"/>
              </w:rPr>
              <w:t>Cr</w:t>
            </w:r>
            <w:r w:rsidRPr="0081778F">
              <w:rPr>
                <w:rFonts w:ascii="Times New Roman CYR" w:hAnsi="Times New Roman CYR" w:cs="Times New Roman CYR"/>
                <w:lang w:val="ru-RU"/>
              </w:rPr>
              <w:t xml:space="preserve"> (</w:t>
            </w:r>
            <w:r>
              <w:rPr>
                <w:rFonts w:ascii="Times New Roman CYR" w:hAnsi="Times New Roman CYR" w:cs="Times New Roman CYR"/>
                <w:lang w:val="en-US"/>
              </w:rPr>
              <w:t>III</w:t>
            </w:r>
            <w:r w:rsidRPr="0081778F">
              <w:rPr>
                <w:rFonts w:ascii="Times New Roman CYR" w:hAnsi="Times New Roman CYR" w:cs="Times New Roman CYR"/>
                <w:lang w:val="ru-RU"/>
              </w:rPr>
              <w:t>)</w:t>
            </w:r>
          </w:p>
        </w:tc>
        <w:tc>
          <w:tcPr>
            <w:tcW w:w="1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000000" w:fill="FFFFFF"/>
            <w:vAlign w:val="center"/>
          </w:tcPr>
          <w:p w:rsidR="00393BD1" w:rsidRPr="0081778F" w:rsidRDefault="004D6BE3" w:rsidP="004D6BE3">
            <w:pPr>
              <w:pStyle w:val="ab"/>
              <w:ind w:firstLine="0"/>
              <w:jc w:val="center"/>
              <w:rPr>
                <w:rFonts w:cs="Calibri"/>
                <w:lang w:val="ru-RU"/>
              </w:rPr>
            </w:pPr>
            <w:r>
              <w:rPr>
                <w:rFonts w:ascii="Times New Roman CYR" w:hAnsi="Times New Roman CYR" w:cs="Times New Roman CYR"/>
                <w:lang w:val="en-US"/>
              </w:rPr>
              <w:t>Cr</w:t>
            </w:r>
            <w:r w:rsidRPr="0081778F">
              <w:rPr>
                <w:rFonts w:ascii="Times New Roman CYR" w:hAnsi="Times New Roman CYR" w:cs="Times New Roman CYR"/>
                <w:lang w:val="ru-RU"/>
              </w:rPr>
              <w:t xml:space="preserve"> (</w:t>
            </w:r>
            <w:r>
              <w:rPr>
                <w:rFonts w:ascii="Times New Roman CYR" w:hAnsi="Times New Roman CYR" w:cs="Times New Roman CYR"/>
                <w:lang w:val="en-US"/>
              </w:rPr>
              <w:t>VI</w:t>
            </w:r>
            <w:r w:rsidRPr="0081778F">
              <w:rPr>
                <w:rFonts w:ascii="Times New Roman CYR" w:hAnsi="Times New Roman CYR" w:cs="Times New Roman CYR"/>
                <w:lang w:val="ru-RU"/>
              </w:rPr>
              <w:t>)</w:t>
            </w:r>
          </w:p>
        </w:tc>
      </w:tr>
      <w:tr w:rsidR="00393BD1" w:rsidRPr="00F34AF7" w:rsidTr="00AF0696">
        <w:trPr>
          <w:trHeight w:val="217"/>
          <w:jc w:val="center"/>
        </w:trPr>
        <w:tc>
          <w:tcPr>
            <w:tcW w:w="53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000000" w:fill="FFFFFF"/>
            <w:vAlign w:val="center"/>
          </w:tcPr>
          <w:p w:rsidR="00393BD1" w:rsidRPr="00F34AF7" w:rsidRDefault="004D6BE3" w:rsidP="000E7B00">
            <w:pPr>
              <w:pStyle w:val="ab"/>
              <w:ind w:firstLine="0"/>
              <w:rPr>
                <w:rFonts w:cs="Calibri"/>
              </w:rPr>
            </w:pPr>
            <w:r>
              <w:rPr>
                <w:rFonts w:ascii="Times New Roman CYR" w:hAnsi="Times New Roman CYR" w:cs="Times New Roman CYR"/>
              </w:rPr>
              <w:t>Вода санітарно–</w:t>
            </w:r>
            <w:r w:rsidR="00393BD1" w:rsidRPr="00F34AF7">
              <w:rPr>
                <w:rFonts w:ascii="Times New Roman CYR" w:hAnsi="Times New Roman CYR" w:cs="Times New Roman CYR"/>
              </w:rPr>
              <w:t>побутового призначення</w:t>
            </w:r>
          </w:p>
        </w:tc>
        <w:tc>
          <w:tcPr>
            <w:tcW w:w="1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000000" w:fill="FFFFFF"/>
            <w:vAlign w:val="center"/>
          </w:tcPr>
          <w:p w:rsidR="00393BD1" w:rsidRPr="00F34AF7" w:rsidRDefault="00393BD1" w:rsidP="004D6BE3">
            <w:pPr>
              <w:pStyle w:val="ab"/>
              <w:ind w:firstLine="0"/>
              <w:jc w:val="center"/>
              <w:rPr>
                <w:rFonts w:cs="Calibri"/>
              </w:rPr>
            </w:pPr>
            <w:r w:rsidRPr="00F34AF7">
              <w:t>0,5</w:t>
            </w:r>
          </w:p>
        </w:tc>
        <w:tc>
          <w:tcPr>
            <w:tcW w:w="1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000000" w:fill="FFFFFF"/>
            <w:vAlign w:val="center"/>
          </w:tcPr>
          <w:p w:rsidR="00393BD1" w:rsidRPr="00F34AF7" w:rsidRDefault="00393BD1" w:rsidP="004D6BE3">
            <w:pPr>
              <w:pStyle w:val="ab"/>
              <w:ind w:firstLine="0"/>
              <w:jc w:val="center"/>
              <w:rPr>
                <w:rFonts w:cs="Calibri"/>
              </w:rPr>
            </w:pPr>
            <w:r w:rsidRPr="00F34AF7">
              <w:t>0,1</w:t>
            </w:r>
          </w:p>
        </w:tc>
      </w:tr>
      <w:tr w:rsidR="00393BD1" w:rsidRPr="00F34AF7" w:rsidTr="00AF0696">
        <w:trPr>
          <w:trHeight w:val="217"/>
          <w:jc w:val="center"/>
        </w:trPr>
        <w:tc>
          <w:tcPr>
            <w:tcW w:w="53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000000" w:fill="FFFFFF"/>
            <w:vAlign w:val="center"/>
          </w:tcPr>
          <w:p w:rsidR="00393BD1" w:rsidRPr="00F34AF7" w:rsidRDefault="00393BD1" w:rsidP="004D6BE3">
            <w:pPr>
              <w:pStyle w:val="ab"/>
              <w:ind w:firstLine="0"/>
              <w:rPr>
                <w:rFonts w:cs="Calibri"/>
              </w:rPr>
            </w:pPr>
            <w:r w:rsidRPr="00F34AF7">
              <w:rPr>
                <w:rFonts w:ascii="Times New Roman CYR" w:hAnsi="Times New Roman CYR" w:cs="Times New Roman CYR"/>
              </w:rPr>
              <w:t>Питна вода</w:t>
            </w:r>
          </w:p>
        </w:tc>
        <w:tc>
          <w:tcPr>
            <w:tcW w:w="1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000000" w:fill="FFFFFF"/>
            <w:vAlign w:val="center"/>
          </w:tcPr>
          <w:p w:rsidR="00393BD1" w:rsidRPr="00F34AF7" w:rsidRDefault="00393BD1" w:rsidP="004D6BE3">
            <w:pPr>
              <w:pStyle w:val="ab"/>
              <w:ind w:firstLine="0"/>
              <w:jc w:val="center"/>
              <w:rPr>
                <w:rFonts w:cs="Calibri"/>
              </w:rPr>
            </w:pPr>
            <w:r w:rsidRPr="00F34AF7">
              <w:t>0,</w:t>
            </w:r>
            <w:r w:rsidR="004D6BE3">
              <w:t>2</w:t>
            </w:r>
          </w:p>
        </w:tc>
        <w:tc>
          <w:tcPr>
            <w:tcW w:w="1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000000" w:fill="FFFFFF"/>
            <w:vAlign w:val="center"/>
          </w:tcPr>
          <w:p w:rsidR="00393BD1" w:rsidRPr="00F34AF7" w:rsidRDefault="004D6BE3" w:rsidP="004D6BE3">
            <w:pPr>
              <w:pStyle w:val="ab"/>
              <w:ind w:firstLine="0"/>
              <w:jc w:val="center"/>
              <w:rPr>
                <w:rFonts w:cs="Calibri"/>
              </w:rPr>
            </w:pPr>
            <w:r w:rsidRPr="00F34AF7">
              <w:t>0,0</w:t>
            </w:r>
            <w:r>
              <w:t>5</w:t>
            </w:r>
          </w:p>
        </w:tc>
      </w:tr>
    </w:tbl>
    <w:p w:rsidR="0081778F" w:rsidRDefault="0081778F" w:rsidP="0081778F">
      <w:pPr>
        <w:pStyle w:val="ab"/>
      </w:pPr>
    </w:p>
    <w:p w:rsidR="00FF315E" w:rsidRDefault="0081778F" w:rsidP="000A3EAE">
      <w:pPr>
        <w:pStyle w:val="ab"/>
      </w:pPr>
      <w:proofErr w:type="spellStart"/>
      <w:r>
        <w:t>Lorem</w:t>
      </w:r>
      <w:proofErr w:type="spellEnd"/>
      <w:r>
        <w:t xml:space="preserve"> </w:t>
      </w:r>
      <w:proofErr w:type="spellStart"/>
      <w:r>
        <w:t>ipsum</w:t>
      </w:r>
      <w:proofErr w:type="spellEnd"/>
      <w:r>
        <w:t xml:space="preserve"> </w:t>
      </w:r>
      <w:proofErr w:type="spellStart"/>
      <w:r>
        <w:t>dolor</w:t>
      </w:r>
      <w:proofErr w:type="spellEnd"/>
      <w:r>
        <w:t xml:space="preserve"> </w:t>
      </w:r>
      <w:proofErr w:type="spellStart"/>
      <w:r>
        <w:t>sit</w:t>
      </w:r>
      <w:proofErr w:type="spellEnd"/>
      <w:r>
        <w:t xml:space="preserve"> </w:t>
      </w:r>
      <w:proofErr w:type="spellStart"/>
      <w:r>
        <w:t>amet</w:t>
      </w:r>
      <w:proofErr w:type="spellEnd"/>
      <w:r>
        <w:t xml:space="preserve">, </w:t>
      </w:r>
      <w:proofErr w:type="spellStart"/>
      <w:r>
        <w:t>consectetur</w:t>
      </w:r>
      <w:proofErr w:type="spellEnd"/>
      <w:r>
        <w:t xml:space="preserve"> </w:t>
      </w:r>
      <w:proofErr w:type="spellStart"/>
      <w:r>
        <w:t>adipiscing</w:t>
      </w:r>
      <w:proofErr w:type="spellEnd"/>
      <w:r>
        <w:t xml:space="preserve"> </w:t>
      </w:r>
      <w:proofErr w:type="spellStart"/>
      <w:r>
        <w:t>elit</w:t>
      </w:r>
      <w:proofErr w:type="spellEnd"/>
      <w:r>
        <w:t xml:space="preserve">. </w:t>
      </w:r>
      <w:proofErr w:type="spellStart"/>
      <w:r>
        <w:t>Vivamus</w:t>
      </w:r>
      <w:proofErr w:type="spellEnd"/>
      <w:r>
        <w:t xml:space="preserve"> </w:t>
      </w:r>
      <w:proofErr w:type="spellStart"/>
      <w:r>
        <w:t>risus</w:t>
      </w:r>
      <w:proofErr w:type="spellEnd"/>
      <w:r>
        <w:t xml:space="preserve"> </w:t>
      </w:r>
      <w:proofErr w:type="spellStart"/>
      <w:r>
        <w:t>tortor</w:t>
      </w:r>
      <w:proofErr w:type="spellEnd"/>
      <w:r>
        <w:t xml:space="preserve">, </w:t>
      </w:r>
      <w:proofErr w:type="spellStart"/>
      <w:r>
        <w:t>bl</w:t>
      </w:r>
      <w:r w:rsidR="000A3EAE">
        <w:t>andit</w:t>
      </w:r>
      <w:proofErr w:type="spellEnd"/>
      <w:r w:rsidR="000A3EAE">
        <w:t xml:space="preserve"> </w:t>
      </w:r>
      <w:proofErr w:type="spellStart"/>
      <w:r w:rsidR="000A3EAE">
        <w:t>eu</w:t>
      </w:r>
      <w:proofErr w:type="spellEnd"/>
      <w:r w:rsidR="000A3EAE">
        <w:t xml:space="preserve"> </w:t>
      </w:r>
      <w:proofErr w:type="spellStart"/>
      <w:r w:rsidR="000A3EAE">
        <w:t>eros</w:t>
      </w:r>
      <w:proofErr w:type="spellEnd"/>
      <w:r w:rsidR="000A3EAE">
        <w:t xml:space="preserve"> </w:t>
      </w:r>
      <w:proofErr w:type="spellStart"/>
      <w:r w:rsidR="000A3EAE">
        <w:t>tincidunt</w:t>
      </w:r>
      <w:proofErr w:type="spellEnd"/>
      <w:r w:rsidR="000A3EAE">
        <w:t xml:space="preserve">, </w:t>
      </w:r>
      <w:proofErr w:type="spellStart"/>
      <w:r w:rsidR="000A3EAE">
        <w:t>mattis</w:t>
      </w:r>
      <w:proofErr w:type="spellEnd"/>
      <w:r w:rsidR="000A3EAE">
        <w:t>…</w:t>
      </w:r>
    </w:p>
    <w:p w:rsidR="000A3EAE" w:rsidRPr="000A3EAE" w:rsidRDefault="000A3EAE" w:rsidP="000A3EAE">
      <w:pPr>
        <w:pStyle w:val="ab"/>
      </w:pPr>
    </w:p>
    <w:p w:rsidR="0081778F" w:rsidRDefault="000A3EAE" w:rsidP="00810268">
      <w:pPr>
        <w:pStyle w:val="a1"/>
        <w:numPr>
          <w:ilvl w:val="1"/>
          <w:numId w:val="31"/>
        </w:numPr>
      </w:pPr>
      <w:bookmarkStart w:id="10" w:name="_Toc499047005"/>
      <w:proofErr w:type="spellStart"/>
      <w:r>
        <w:rPr>
          <w:lang w:val="uk-UA"/>
        </w:rPr>
        <w:t>Теплотехнологічний</w:t>
      </w:r>
      <w:proofErr w:type="spellEnd"/>
      <w:r>
        <w:rPr>
          <w:lang w:val="uk-UA"/>
        </w:rPr>
        <w:t xml:space="preserve"> агрегат</w:t>
      </w:r>
      <w:bookmarkEnd w:id="10"/>
    </w:p>
    <w:p w:rsidR="000A3EAE" w:rsidRDefault="000A3EAE" w:rsidP="0081778F">
      <w:pPr>
        <w:pStyle w:val="ab"/>
      </w:pPr>
      <w:r w:rsidRPr="000A3EAE">
        <w:rPr>
          <w:highlight w:val="red"/>
        </w:rPr>
        <w:t xml:space="preserve">Схема </w:t>
      </w:r>
      <w:proofErr w:type="spellStart"/>
      <w:r w:rsidRPr="000A3EAE">
        <w:rPr>
          <w:highlight w:val="red"/>
        </w:rPr>
        <w:t>теплоагрегату</w:t>
      </w:r>
      <w:proofErr w:type="spellEnd"/>
      <w:r w:rsidRPr="000A3EAE">
        <w:rPr>
          <w:highlight w:val="red"/>
        </w:rPr>
        <w:t xml:space="preserve"> та опис</w:t>
      </w:r>
    </w:p>
    <w:p w:rsidR="00250D44" w:rsidRDefault="0081778F" w:rsidP="000A3EAE">
      <w:pPr>
        <w:pStyle w:val="ab"/>
      </w:pPr>
      <w:proofErr w:type="spellStart"/>
      <w:r>
        <w:t>Lorem</w:t>
      </w:r>
      <w:proofErr w:type="spellEnd"/>
      <w:r>
        <w:t xml:space="preserve"> </w:t>
      </w:r>
      <w:proofErr w:type="spellStart"/>
      <w:r>
        <w:t>ipsum</w:t>
      </w:r>
      <w:proofErr w:type="spellEnd"/>
      <w:r>
        <w:t xml:space="preserve"> </w:t>
      </w:r>
      <w:proofErr w:type="spellStart"/>
      <w:r>
        <w:t>dolor</w:t>
      </w:r>
      <w:proofErr w:type="spellEnd"/>
      <w:r>
        <w:t xml:space="preserve"> </w:t>
      </w:r>
      <w:proofErr w:type="spellStart"/>
      <w:r>
        <w:t>sit</w:t>
      </w:r>
      <w:proofErr w:type="spellEnd"/>
      <w:r>
        <w:t xml:space="preserve"> </w:t>
      </w:r>
      <w:proofErr w:type="spellStart"/>
      <w:r>
        <w:t>amet</w:t>
      </w:r>
      <w:proofErr w:type="spellEnd"/>
      <w:r>
        <w:t xml:space="preserve">, </w:t>
      </w:r>
      <w:proofErr w:type="spellStart"/>
      <w:r>
        <w:t>consectetur</w:t>
      </w:r>
      <w:proofErr w:type="spellEnd"/>
      <w:r>
        <w:t xml:space="preserve"> </w:t>
      </w:r>
      <w:proofErr w:type="spellStart"/>
      <w:r>
        <w:t>adipiscing</w:t>
      </w:r>
      <w:proofErr w:type="spellEnd"/>
      <w:r>
        <w:t xml:space="preserve"> </w:t>
      </w:r>
      <w:proofErr w:type="spellStart"/>
      <w:r>
        <w:t>elit</w:t>
      </w:r>
      <w:proofErr w:type="spellEnd"/>
      <w:r>
        <w:t xml:space="preserve">. </w:t>
      </w:r>
      <w:proofErr w:type="spellStart"/>
      <w:r>
        <w:t>Vivamus</w:t>
      </w:r>
      <w:proofErr w:type="spellEnd"/>
      <w:r>
        <w:t xml:space="preserve"> </w:t>
      </w:r>
      <w:proofErr w:type="spellStart"/>
      <w:r>
        <w:t>risus</w:t>
      </w:r>
      <w:proofErr w:type="spellEnd"/>
      <w:r>
        <w:t xml:space="preserve"> </w:t>
      </w:r>
      <w:proofErr w:type="spellStart"/>
      <w:r>
        <w:t>tortor</w:t>
      </w:r>
      <w:proofErr w:type="spellEnd"/>
      <w:r>
        <w:t xml:space="preserve">, </w:t>
      </w:r>
      <w:proofErr w:type="spellStart"/>
      <w:r>
        <w:t>blandit</w:t>
      </w:r>
      <w:proofErr w:type="spellEnd"/>
      <w:r>
        <w:t xml:space="preserve"> </w:t>
      </w:r>
      <w:proofErr w:type="spellStart"/>
      <w:r>
        <w:t>eu</w:t>
      </w:r>
      <w:proofErr w:type="spellEnd"/>
      <w:r>
        <w:t xml:space="preserve"> </w:t>
      </w:r>
      <w:proofErr w:type="spellStart"/>
      <w:r>
        <w:t>eros</w:t>
      </w:r>
      <w:proofErr w:type="spellEnd"/>
      <w:r>
        <w:t xml:space="preserve"> </w:t>
      </w:r>
      <w:proofErr w:type="spellStart"/>
      <w:r>
        <w:t>tincidunt</w:t>
      </w:r>
      <w:proofErr w:type="spellEnd"/>
      <w:r>
        <w:t xml:space="preserve">, </w:t>
      </w:r>
      <w:proofErr w:type="spellStart"/>
      <w:r>
        <w:t>mattis</w:t>
      </w:r>
      <w:proofErr w:type="spellEnd"/>
      <w:r>
        <w:t xml:space="preserve"> </w:t>
      </w:r>
      <w:proofErr w:type="spellStart"/>
      <w:r>
        <w:t>tincidunt</w:t>
      </w:r>
      <w:proofErr w:type="spellEnd"/>
      <w:r>
        <w:t xml:space="preserve"> </w:t>
      </w:r>
      <w:proofErr w:type="spellStart"/>
      <w:r>
        <w:t>libero</w:t>
      </w:r>
      <w:proofErr w:type="spellEnd"/>
      <w:r>
        <w:t xml:space="preserve">. </w:t>
      </w:r>
      <w:proofErr w:type="spellStart"/>
      <w:r>
        <w:t>Maecenas</w:t>
      </w:r>
      <w:proofErr w:type="spellEnd"/>
      <w:r>
        <w:t xml:space="preserve"> </w:t>
      </w:r>
      <w:proofErr w:type="spellStart"/>
      <w:r>
        <w:t>sodales</w:t>
      </w:r>
      <w:proofErr w:type="spellEnd"/>
      <w:r>
        <w:t xml:space="preserve"> </w:t>
      </w:r>
      <w:proofErr w:type="spellStart"/>
      <w:r>
        <w:t>congue</w:t>
      </w:r>
      <w:proofErr w:type="spellEnd"/>
      <w:r>
        <w:t xml:space="preserve"> </w:t>
      </w:r>
      <w:proofErr w:type="spellStart"/>
      <w:r>
        <w:t>convallis</w:t>
      </w:r>
      <w:proofErr w:type="spellEnd"/>
      <w:r>
        <w:t xml:space="preserve">. </w:t>
      </w:r>
      <w:proofErr w:type="spellStart"/>
      <w:r>
        <w:t>Donec</w:t>
      </w:r>
      <w:proofErr w:type="spellEnd"/>
      <w:r>
        <w:t xml:space="preserve"> </w:t>
      </w:r>
      <w:proofErr w:type="spellStart"/>
      <w:r>
        <w:t>fringilla</w:t>
      </w:r>
      <w:proofErr w:type="spellEnd"/>
      <w:r>
        <w:t xml:space="preserve"> </w:t>
      </w:r>
      <w:proofErr w:type="spellStart"/>
      <w:r>
        <w:t>urna</w:t>
      </w:r>
      <w:proofErr w:type="spellEnd"/>
      <w:r>
        <w:t xml:space="preserve"> </w:t>
      </w:r>
      <w:proofErr w:type="spellStart"/>
      <w:r>
        <w:t>in</w:t>
      </w:r>
      <w:proofErr w:type="spellEnd"/>
      <w:r>
        <w:t xml:space="preserve"> </w:t>
      </w:r>
      <w:proofErr w:type="spellStart"/>
      <w:r>
        <w:t>odio</w:t>
      </w:r>
      <w:proofErr w:type="spellEnd"/>
      <w:r>
        <w:t xml:space="preserve"> </w:t>
      </w:r>
      <w:proofErr w:type="spellStart"/>
      <w:r>
        <w:t>sagittis</w:t>
      </w:r>
      <w:proofErr w:type="spellEnd"/>
      <w:r>
        <w:t xml:space="preserve"> </w:t>
      </w:r>
      <w:proofErr w:type="spellStart"/>
      <w:r>
        <w:t>scelerisque</w:t>
      </w:r>
      <w:proofErr w:type="spellEnd"/>
      <w:r>
        <w:t xml:space="preserve">. </w:t>
      </w:r>
      <w:proofErr w:type="spellStart"/>
      <w:r>
        <w:t>Duis</w:t>
      </w:r>
      <w:proofErr w:type="spellEnd"/>
      <w:r>
        <w:t xml:space="preserve"> </w:t>
      </w:r>
      <w:proofErr w:type="spellStart"/>
      <w:r>
        <w:t>orci</w:t>
      </w:r>
      <w:proofErr w:type="spellEnd"/>
      <w:r>
        <w:t xml:space="preserve"> </w:t>
      </w:r>
      <w:proofErr w:type="spellStart"/>
      <w:r>
        <w:t>lacus</w:t>
      </w:r>
      <w:proofErr w:type="spellEnd"/>
      <w:r>
        <w:t xml:space="preserve">, </w:t>
      </w:r>
      <w:proofErr w:type="spellStart"/>
      <w:r>
        <w:t>semper</w:t>
      </w:r>
      <w:proofErr w:type="spellEnd"/>
      <w:r>
        <w:t xml:space="preserve"> </w:t>
      </w:r>
      <w:proofErr w:type="spellStart"/>
      <w:r>
        <w:t>quis</w:t>
      </w:r>
      <w:proofErr w:type="spellEnd"/>
      <w:r>
        <w:t xml:space="preserve"> </w:t>
      </w:r>
      <w:proofErr w:type="spellStart"/>
      <w:r>
        <w:t>rutrum</w:t>
      </w:r>
      <w:proofErr w:type="spellEnd"/>
      <w:r>
        <w:t xml:space="preserve"> </w:t>
      </w:r>
      <w:proofErr w:type="spellStart"/>
      <w:r>
        <w:t>id</w:t>
      </w:r>
      <w:proofErr w:type="spellEnd"/>
      <w:r>
        <w:t xml:space="preserve">, </w:t>
      </w:r>
      <w:proofErr w:type="spellStart"/>
      <w:r>
        <w:t>commodo</w:t>
      </w:r>
      <w:proofErr w:type="spellEnd"/>
      <w:r>
        <w:t xml:space="preserve"> </w:t>
      </w:r>
      <w:proofErr w:type="spellStart"/>
      <w:r>
        <w:t>nec</w:t>
      </w:r>
      <w:proofErr w:type="spellEnd"/>
      <w:r>
        <w:t xml:space="preserve"> </w:t>
      </w:r>
      <w:proofErr w:type="spellStart"/>
      <w:r>
        <w:t>quam</w:t>
      </w:r>
      <w:proofErr w:type="spellEnd"/>
      <w:r>
        <w:t xml:space="preserve">. </w:t>
      </w:r>
      <w:proofErr w:type="spellStart"/>
      <w:r>
        <w:t>Morbi</w:t>
      </w:r>
      <w:proofErr w:type="spellEnd"/>
      <w:r>
        <w:t xml:space="preserve"> </w:t>
      </w:r>
      <w:proofErr w:type="spellStart"/>
      <w:r>
        <w:t>laoreet</w:t>
      </w:r>
      <w:proofErr w:type="spellEnd"/>
      <w:r>
        <w:t xml:space="preserve">, </w:t>
      </w:r>
      <w:proofErr w:type="spellStart"/>
      <w:r>
        <w:t>libero</w:t>
      </w:r>
      <w:proofErr w:type="spellEnd"/>
      <w:r>
        <w:t xml:space="preserve"> </w:t>
      </w:r>
      <w:proofErr w:type="spellStart"/>
      <w:r>
        <w:t>in</w:t>
      </w:r>
      <w:proofErr w:type="spellEnd"/>
      <w:r>
        <w:t xml:space="preserve"> </w:t>
      </w:r>
      <w:proofErr w:type="spellStart"/>
      <w:r>
        <w:t>congue</w:t>
      </w:r>
      <w:proofErr w:type="spellEnd"/>
      <w:r>
        <w:t xml:space="preserve"> </w:t>
      </w:r>
      <w:proofErr w:type="spellStart"/>
      <w:r>
        <w:t>feugiat</w:t>
      </w:r>
      <w:proofErr w:type="spellEnd"/>
      <w:r>
        <w:t xml:space="preserve">, </w:t>
      </w:r>
      <w:proofErr w:type="spellStart"/>
      <w:r>
        <w:t>mauris</w:t>
      </w:r>
      <w:proofErr w:type="spellEnd"/>
      <w:r>
        <w:t xml:space="preserve"> </w:t>
      </w:r>
      <w:proofErr w:type="spellStart"/>
      <w:r>
        <w:t>nibh</w:t>
      </w:r>
      <w:proofErr w:type="spellEnd"/>
      <w:r>
        <w:t xml:space="preserve"> </w:t>
      </w:r>
      <w:proofErr w:type="spellStart"/>
      <w:r>
        <w:t>vulputate</w:t>
      </w:r>
      <w:proofErr w:type="spellEnd"/>
      <w:r>
        <w:t xml:space="preserve"> </w:t>
      </w:r>
      <w:proofErr w:type="spellStart"/>
      <w:r>
        <w:t>leo</w:t>
      </w:r>
      <w:proofErr w:type="spellEnd"/>
      <w:r>
        <w:t xml:space="preserve">, </w:t>
      </w:r>
      <w:proofErr w:type="spellStart"/>
      <w:r>
        <w:t>ut</w:t>
      </w:r>
      <w:proofErr w:type="spellEnd"/>
      <w:r>
        <w:t xml:space="preserve"> </w:t>
      </w:r>
      <w:proofErr w:type="spellStart"/>
      <w:r>
        <w:t>ullamcorper</w:t>
      </w:r>
      <w:proofErr w:type="spellEnd"/>
      <w:r>
        <w:t xml:space="preserve"> </w:t>
      </w:r>
      <w:proofErr w:type="spellStart"/>
      <w:r>
        <w:t>nisi</w:t>
      </w:r>
      <w:proofErr w:type="spellEnd"/>
      <w:r>
        <w:t xml:space="preserve"> </w:t>
      </w:r>
      <w:proofErr w:type="spellStart"/>
      <w:r>
        <w:t>lacus</w:t>
      </w:r>
      <w:proofErr w:type="spellEnd"/>
      <w:r>
        <w:t xml:space="preserve"> </w:t>
      </w:r>
      <w:proofErr w:type="spellStart"/>
      <w:r>
        <w:t>vitae</w:t>
      </w:r>
      <w:proofErr w:type="spellEnd"/>
      <w:r>
        <w:t xml:space="preserve"> </w:t>
      </w:r>
      <w:proofErr w:type="spellStart"/>
      <w:r>
        <w:t>nisl</w:t>
      </w:r>
      <w:proofErr w:type="spellEnd"/>
      <w:r>
        <w:t xml:space="preserve">. </w:t>
      </w:r>
      <w:proofErr w:type="spellStart"/>
      <w:r>
        <w:t>Aenean</w:t>
      </w:r>
      <w:proofErr w:type="spellEnd"/>
      <w:r>
        <w:t xml:space="preserve"> </w:t>
      </w:r>
      <w:proofErr w:type="spellStart"/>
      <w:r>
        <w:t>eget</w:t>
      </w:r>
      <w:proofErr w:type="spellEnd"/>
      <w:r>
        <w:t xml:space="preserve"> </w:t>
      </w:r>
      <w:proofErr w:type="spellStart"/>
      <w:r>
        <w:t>sem</w:t>
      </w:r>
      <w:proofErr w:type="spellEnd"/>
      <w:r>
        <w:t xml:space="preserve"> </w:t>
      </w:r>
      <w:proofErr w:type="spellStart"/>
      <w:r>
        <w:t>enim</w:t>
      </w:r>
      <w:proofErr w:type="spellEnd"/>
      <w:r>
        <w:t xml:space="preserve">. </w:t>
      </w:r>
    </w:p>
    <w:p w:rsidR="00322789" w:rsidRPr="001A3C03" w:rsidRDefault="000A3EAE" w:rsidP="001A3C03">
      <w:pPr>
        <w:pStyle w:val="a0"/>
      </w:pPr>
      <w:bookmarkStart w:id="11" w:name="_Toc499047006"/>
      <w:r>
        <w:rPr>
          <w:lang w:val="ru-RU"/>
        </w:rPr>
        <w:lastRenderedPageBreak/>
        <w:t xml:space="preserve">РОЗРАХУНОК </w:t>
      </w:r>
      <w:r w:rsidR="001D1501">
        <w:rPr>
          <w:lang w:val="ru-RU"/>
        </w:rPr>
        <w:t>ГОРІННЯ ПАЛИВА</w:t>
      </w:r>
      <w:bookmarkEnd w:id="11"/>
    </w:p>
    <w:p w:rsidR="00281069" w:rsidRPr="00281069" w:rsidRDefault="00281069" w:rsidP="00281069">
      <w:pPr>
        <w:pStyle w:val="ab"/>
        <w:ind w:firstLine="0"/>
        <w:jc w:val="center"/>
      </w:pPr>
    </w:p>
    <w:p w:rsidR="001D1501" w:rsidRDefault="001D1501" w:rsidP="001D1501">
      <w:pPr>
        <w:pStyle w:val="a1"/>
      </w:pPr>
      <w:bookmarkStart w:id="12" w:name="_Toc499047007"/>
      <w:proofErr w:type="spellStart"/>
      <w:r>
        <w:t>Підрозділ</w:t>
      </w:r>
      <w:bookmarkEnd w:id="12"/>
      <w:proofErr w:type="spellEnd"/>
    </w:p>
    <w:p w:rsidR="001D1501" w:rsidRDefault="001D1501" w:rsidP="001D1501">
      <w:pPr>
        <w:pStyle w:val="ab"/>
      </w:pPr>
      <w:proofErr w:type="spellStart"/>
      <w:r w:rsidRPr="00810268">
        <w:t>Lorem</w:t>
      </w:r>
      <w:proofErr w:type="spellEnd"/>
      <w:r w:rsidRPr="00810268">
        <w:t xml:space="preserve"> </w:t>
      </w:r>
      <w:proofErr w:type="spellStart"/>
      <w:r w:rsidRPr="00810268">
        <w:t>ipsum</w:t>
      </w:r>
      <w:proofErr w:type="spellEnd"/>
      <w:r w:rsidRPr="00810268">
        <w:t xml:space="preserve"> </w:t>
      </w:r>
      <w:proofErr w:type="spellStart"/>
      <w:r w:rsidRPr="00810268">
        <w:t>dolor</w:t>
      </w:r>
      <w:proofErr w:type="spellEnd"/>
      <w:r w:rsidRPr="00810268">
        <w:t xml:space="preserve"> </w:t>
      </w:r>
      <w:proofErr w:type="spellStart"/>
      <w:r w:rsidRPr="00810268">
        <w:t>sit</w:t>
      </w:r>
      <w:proofErr w:type="spellEnd"/>
      <w:r w:rsidRPr="00810268">
        <w:t xml:space="preserve"> </w:t>
      </w:r>
      <w:proofErr w:type="spellStart"/>
      <w:r w:rsidRPr="00810268">
        <w:t>amet</w:t>
      </w:r>
      <w:proofErr w:type="spellEnd"/>
      <w:r w:rsidRPr="00810268">
        <w:t xml:space="preserve">, </w:t>
      </w:r>
      <w:proofErr w:type="spellStart"/>
      <w:r w:rsidRPr="00810268">
        <w:t>consectetur</w:t>
      </w:r>
      <w:proofErr w:type="spellEnd"/>
      <w:r w:rsidRPr="00810268">
        <w:t xml:space="preserve"> </w:t>
      </w:r>
      <w:proofErr w:type="spellStart"/>
      <w:r w:rsidRPr="00810268">
        <w:t>adipiscing</w:t>
      </w:r>
      <w:proofErr w:type="spellEnd"/>
      <w:r w:rsidRPr="00810268">
        <w:t xml:space="preserve"> </w:t>
      </w:r>
      <w:proofErr w:type="spellStart"/>
      <w:r w:rsidRPr="00810268">
        <w:t>elit</w:t>
      </w:r>
      <w:proofErr w:type="spellEnd"/>
      <w:r w:rsidRPr="00810268">
        <w:t xml:space="preserve">. </w:t>
      </w:r>
      <w:proofErr w:type="spellStart"/>
      <w:r w:rsidRPr="00810268">
        <w:t>Vivamus</w:t>
      </w:r>
      <w:proofErr w:type="spellEnd"/>
      <w:r w:rsidRPr="00810268">
        <w:t xml:space="preserve"> </w:t>
      </w:r>
      <w:proofErr w:type="spellStart"/>
      <w:r w:rsidRPr="00810268">
        <w:t>risus</w:t>
      </w:r>
      <w:proofErr w:type="spellEnd"/>
      <w:r w:rsidRPr="00810268">
        <w:t xml:space="preserve"> </w:t>
      </w:r>
      <w:proofErr w:type="spellStart"/>
      <w:r w:rsidRPr="00810268">
        <w:t>tortor</w:t>
      </w:r>
      <w:proofErr w:type="spellEnd"/>
      <w:r w:rsidRPr="00810268">
        <w:t xml:space="preserve">, </w:t>
      </w:r>
      <w:proofErr w:type="spellStart"/>
      <w:r w:rsidRPr="00810268">
        <w:t>blandit</w:t>
      </w:r>
      <w:proofErr w:type="spellEnd"/>
      <w:r w:rsidRPr="00810268">
        <w:t xml:space="preserve"> </w:t>
      </w:r>
      <w:proofErr w:type="spellStart"/>
      <w:r w:rsidRPr="00810268">
        <w:t>eu</w:t>
      </w:r>
      <w:proofErr w:type="spellEnd"/>
      <w:r w:rsidRPr="00810268">
        <w:t xml:space="preserve"> </w:t>
      </w:r>
      <w:proofErr w:type="spellStart"/>
      <w:r w:rsidRPr="00810268">
        <w:t>eros</w:t>
      </w:r>
      <w:proofErr w:type="spellEnd"/>
      <w:r w:rsidRPr="00810268">
        <w:t xml:space="preserve"> </w:t>
      </w:r>
      <w:proofErr w:type="spellStart"/>
      <w:r w:rsidRPr="00810268">
        <w:t>tincidunt</w:t>
      </w:r>
      <w:proofErr w:type="spellEnd"/>
      <w:r w:rsidRPr="00810268">
        <w:t xml:space="preserve">, </w:t>
      </w:r>
      <w:proofErr w:type="spellStart"/>
      <w:r w:rsidRPr="00810268">
        <w:t>mattis</w:t>
      </w:r>
      <w:proofErr w:type="spellEnd"/>
      <w:r w:rsidRPr="00810268">
        <w:t xml:space="preserve"> </w:t>
      </w:r>
      <w:proofErr w:type="spellStart"/>
      <w:r w:rsidRPr="00810268">
        <w:t>tincidunt</w:t>
      </w:r>
      <w:proofErr w:type="spellEnd"/>
      <w:r w:rsidRPr="00810268">
        <w:t xml:space="preserve"> </w:t>
      </w:r>
      <w:proofErr w:type="spellStart"/>
      <w:r w:rsidRPr="00810268">
        <w:t>libero</w:t>
      </w:r>
      <w:proofErr w:type="spellEnd"/>
      <w:r w:rsidRPr="00810268">
        <w:t xml:space="preserve">. </w:t>
      </w:r>
      <w:proofErr w:type="spellStart"/>
      <w:r w:rsidRPr="00810268">
        <w:t>Maecenas</w:t>
      </w:r>
      <w:proofErr w:type="spellEnd"/>
      <w:r w:rsidRPr="00810268">
        <w:t xml:space="preserve"> </w:t>
      </w:r>
      <w:proofErr w:type="spellStart"/>
      <w:r w:rsidRPr="00810268">
        <w:t>sodales</w:t>
      </w:r>
      <w:proofErr w:type="spellEnd"/>
      <w:r w:rsidRPr="00810268">
        <w:t xml:space="preserve"> </w:t>
      </w:r>
      <w:proofErr w:type="spellStart"/>
      <w:r w:rsidRPr="00810268">
        <w:t>congue</w:t>
      </w:r>
      <w:proofErr w:type="spellEnd"/>
      <w:r w:rsidRPr="00810268">
        <w:t xml:space="preserve"> </w:t>
      </w:r>
      <w:proofErr w:type="spellStart"/>
      <w:r w:rsidRPr="00810268">
        <w:t>convallis</w:t>
      </w:r>
      <w:proofErr w:type="spellEnd"/>
      <w:r w:rsidRPr="00810268">
        <w:t xml:space="preserve">. </w:t>
      </w:r>
      <w:proofErr w:type="spellStart"/>
      <w:r w:rsidRPr="00810268">
        <w:t>Donec</w:t>
      </w:r>
      <w:proofErr w:type="spellEnd"/>
      <w:r w:rsidRPr="00810268">
        <w:t xml:space="preserve"> </w:t>
      </w:r>
      <w:proofErr w:type="spellStart"/>
      <w:r w:rsidRPr="00810268">
        <w:t>fringilla</w:t>
      </w:r>
      <w:proofErr w:type="spellEnd"/>
      <w:r w:rsidRPr="00810268">
        <w:t xml:space="preserve"> </w:t>
      </w:r>
      <w:proofErr w:type="spellStart"/>
      <w:r w:rsidRPr="00810268">
        <w:t>urna</w:t>
      </w:r>
      <w:proofErr w:type="spellEnd"/>
      <w:r w:rsidRPr="00810268">
        <w:t xml:space="preserve"> </w:t>
      </w:r>
      <w:proofErr w:type="spellStart"/>
      <w:r w:rsidRPr="00810268">
        <w:t>in</w:t>
      </w:r>
      <w:proofErr w:type="spellEnd"/>
      <w:r w:rsidRPr="00810268">
        <w:t xml:space="preserve"> </w:t>
      </w:r>
      <w:proofErr w:type="spellStart"/>
      <w:r w:rsidRPr="00810268">
        <w:t>odio</w:t>
      </w:r>
      <w:proofErr w:type="spellEnd"/>
      <w:r w:rsidRPr="00810268">
        <w:t xml:space="preserve"> </w:t>
      </w:r>
      <w:proofErr w:type="spellStart"/>
      <w:r w:rsidRPr="00810268">
        <w:t>sagittis</w:t>
      </w:r>
      <w:proofErr w:type="spellEnd"/>
      <w:r w:rsidRPr="00810268">
        <w:t xml:space="preserve"> </w:t>
      </w:r>
      <w:proofErr w:type="spellStart"/>
      <w:r w:rsidRPr="00810268">
        <w:t>scelerisque</w:t>
      </w:r>
      <w:proofErr w:type="spellEnd"/>
      <w:r w:rsidRPr="00810268">
        <w:t xml:space="preserve">. </w:t>
      </w:r>
      <w:proofErr w:type="spellStart"/>
      <w:r w:rsidRPr="00810268">
        <w:t>Duis</w:t>
      </w:r>
      <w:proofErr w:type="spellEnd"/>
      <w:r w:rsidRPr="00810268">
        <w:t xml:space="preserve"> </w:t>
      </w:r>
      <w:proofErr w:type="spellStart"/>
      <w:r w:rsidRPr="00810268">
        <w:t>orci</w:t>
      </w:r>
      <w:proofErr w:type="spellEnd"/>
      <w:r w:rsidRPr="00810268">
        <w:t xml:space="preserve"> </w:t>
      </w:r>
      <w:proofErr w:type="spellStart"/>
      <w:r w:rsidRPr="00810268">
        <w:t>lacus</w:t>
      </w:r>
      <w:proofErr w:type="spellEnd"/>
      <w:r w:rsidRPr="00810268">
        <w:t xml:space="preserve">, </w:t>
      </w:r>
      <w:proofErr w:type="spellStart"/>
      <w:r w:rsidRPr="00810268">
        <w:t>semper</w:t>
      </w:r>
      <w:proofErr w:type="spellEnd"/>
      <w:r w:rsidRPr="00810268">
        <w:t xml:space="preserve"> </w:t>
      </w:r>
      <w:proofErr w:type="spellStart"/>
      <w:r w:rsidRPr="00810268">
        <w:t>quis</w:t>
      </w:r>
      <w:proofErr w:type="spellEnd"/>
      <w:r w:rsidRPr="00810268">
        <w:t xml:space="preserve"> </w:t>
      </w:r>
      <w:proofErr w:type="spellStart"/>
      <w:r w:rsidRPr="00810268">
        <w:t>rutrum</w:t>
      </w:r>
      <w:proofErr w:type="spellEnd"/>
      <w:r w:rsidRPr="00810268">
        <w:t xml:space="preserve"> </w:t>
      </w:r>
      <w:proofErr w:type="spellStart"/>
      <w:r w:rsidRPr="00810268">
        <w:t>id</w:t>
      </w:r>
      <w:proofErr w:type="spellEnd"/>
      <w:r w:rsidRPr="00810268">
        <w:t xml:space="preserve">, </w:t>
      </w:r>
      <w:proofErr w:type="spellStart"/>
      <w:r w:rsidRPr="00810268">
        <w:t>commodo</w:t>
      </w:r>
      <w:proofErr w:type="spellEnd"/>
      <w:r w:rsidRPr="00810268">
        <w:t xml:space="preserve"> </w:t>
      </w:r>
      <w:proofErr w:type="spellStart"/>
      <w:r w:rsidRPr="00810268">
        <w:t>nec</w:t>
      </w:r>
      <w:proofErr w:type="spellEnd"/>
      <w:r w:rsidRPr="00810268">
        <w:t xml:space="preserve"> </w:t>
      </w:r>
      <w:proofErr w:type="spellStart"/>
      <w:r w:rsidRPr="00810268">
        <w:t>quam</w:t>
      </w:r>
      <w:proofErr w:type="spellEnd"/>
      <w:r w:rsidRPr="00810268">
        <w:t xml:space="preserve">. </w:t>
      </w:r>
      <w:proofErr w:type="spellStart"/>
      <w:r w:rsidRPr="00810268">
        <w:t>Morbi</w:t>
      </w:r>
      <w:proofErr w:type="spellEnd"/>
      <w:r w:rsidRPr="00810268">
        <w:t xml:space="preserve"> </w:t>
      </w:r>
      <w:proofErr w:type="spellStart"/>
      <w:r w:rsidRPr="00810268">
        <w:t>laoreet</w:t>
      </w:r>
      <w:proofErr w:type="spellEnd"/>
      <w:r w:rsidRPr="00810268">
        <w:t xml:space="preserve">, </w:t>
      </w:r>
      <w:proofErr w:type="spellStart"/>
      <w:r w:rsidRPr="00810268">
        <w:t>libero</w:t>
      </w:r>
      <w:proofErr w:type="spellEnd"/>
      <w:r w:rsidRPr="00810268">
        <w:t xml:space="preserve"> </w:t>
      </w:r>
      <w:proofErr w:type="spellStart"/>
      <w:r w:rsidRPr="00810268">
        <w:t>in</w:t>
      </w:r>
      <w:proofErr w:type="spellEnd"/>
      <w:r w:rsidRPr="00810268">
        <w:t xml:space="preserve"> </w:t>
      </w:r>
      <w:proofErr w:type="spellStart"/>
      <w:r w:rsidRPr="00810268">
        <w:t>congue</w:t>
      </w:r>
      <w:proofErr w:type="spellEnd"/>
      <w:r w:rsidRPr="00810268">
        <w:t xml:space="preserve"> </w:t>
      </w:r>
      <w:proofErr w:type="spellStart"/>
      <w:r w:rsidRPr="00810268">
        <w:t>feugiat</w:t>
      </w:r>
      <w:proofErr w:type="spellEnd"/>
      <w:r w:rsidRPr="00810268">
        <w:t xml:space="preserve">, </w:t>
      </w:r>
      <w:proofErr w:type="spellStart"/>
      <w:r w:rsidRPr="00810268">
        <w:t>mauris</w:t>
      </w:r>
      <w:proofErr w:type="spellEnd"/>
      <w:r w:rsidRPr="00810268">
        <w:t xml:space="preserve"> </w:t>
      </w:r>
      <w:proofErr w:type="spellStart"/>
      <w:r w:rsidRPr="00810268">
        <w:t>nibh</w:t>
      </w:r>
      <w:proofErr w:type="spellEnd"/>
      <w:r w:rsidRPr="00810268">
        <w:t xml:space="preserve"> </w:t>
      </w:r>
      <w:proofErr w:type="spellStart"/>
      <w:r w:rsidRPr="00810268">
        <w:t>vulputate</w:t>
      </w:r>
      <w:proofErr w:type="spellEnd"/>
      <w:r w:rsidRPr="00810268">
        <w:t xml:space="preserve"> </w:t>
      </w:r>
      <w:proofErr w:type="spellStart"/>
      <w:r w:rsidRPr="00810268">
        <w:t>leo</w:t>
      </w:r>
      <w:proofErr w:type="spellEnd"/>
      <w:r w:rsidRPr="00810268">
        <w:t xml:space="preserve">, </w:t>
      </w:r>
      <w:proofErr w:type="spellStart"/>
      <w:r w:rsidRPr="00810268">
        <w:t>ut</w:t>
      </w:r>
      <w:proofErr w:type="spellEnd"/>
      <w:r w:rsidRPr="00810268">
        <w:t xml:space="preserve"> </w:t>
      </w:r>
      <w:proofErr w:type="spellStart"/>
      <w:r w:rsidRPr="00810268">
        <w:t>ullamcorper</w:t>
      </w:r>
      <w:proofErr w:type="spellEnd"/>
      <w:r w:rsidRPr="00810268">
        <w:t xml:space="preserve"> </w:t>
      </w:r>
      <w:proofErr w:type="spellStart"/>
      <w:r w:rsidRPr="00810268">
        <w:t>nisi</w:t>
      </w:r>
      <w:proofErr w:type="spellEnd"/>
      <w:r w:rsidRPr="00810268">
        <w:t xml:space="preserve"> </w:t>
      </w:r>
      <w:proofErr w:type="spellStart"/>
      <w:r w:rsidRPr="00810268">
        <w:t>lacus</w:t>
      </w:r>
      <w:proofErr w:type="spellEnd"/>
      <w:r w:rsidRPr="00810268">
        <w:t xml:space="preserve"> </w:t>
      </w:r>
      <w:proofErr w:type="spellStart"/>
      <w:r w:rsidRPr="00810268">
        <w:t>vitae</w:t>
      </w:r>
      <w:proofErr w:type="spellEnd"/>
      <w:r w:rsidRPr="00810268">
        <w:t xml:space="preserve"> </w:t>
      </w:r>
      <w:proofErr w:type="spellStart"/>
      <w:r w:rsidRPr="00810268">
        <w:t>nisl</w:t>
      </w:r>
      <w:proofErr w:type="spellEnd"/>
      <w:r w:rsidRPr="00810268">
        <w:t xml:space="preserve">. </w:t>
      </w:r>
      <w:proofErr w:type="spellStart"/>
      <w:r w:rsidRPr="00810268">
        <w:t>Aenean</w:t>
      </w:r>
      <w:proofErr w:type="spellEnd"/>
      <w:r w:rsidRPr="00810268">
        <w:t xml:space="preserve"> </w:t>
      </w:r>
      <w:proofErr w:type="spellStart"/>
      <w:r w:rsidRPr="00810268">
        <w:t>eget</w:t>
      </w:r>
      <w:proofErr w:type="spellEnd"/>
      <w:r w:rsidRPr="00810268">
        <w:t xml:space="preserve"> </w:t>
      </w:r>
      <w:proofErr w:type="spellStart"/>
      <w:r w:rsidRPr="00810268">
        <w:t>sem</w:t>
      </w:r>
      <w:proofErr w:type="spellEnd"/>
      <w:r w:rsidRPr="00810268">
        <w:t xml:space="preserve"> </w:t>
      </w:r>
      <w:proofErr w:type="spellStart"/>
      <w:r w:rsidRPr="00810268">
        <w:t>enim</w:t>
      </w:r>
      <w:proofErr w:type="spellEnd"/>
      <w:r w:rsidRPr="00810268">
        <w:t>.</w:t>
      </w:r>
      <w:r>
        <w:t xml:space="preserve"> </w:t>
      </w:r>
    </w:p>
    <w:p w:rsidR="001D1501" w:rsidRPr="00D528BF" w:rsidRDefault="001D1501" w:rsidP="001D1501">
      <w:pPr>
        <w:pStyle w:val="ab"/>
      </w:pPr>
    </w:p>
    <w:p w:rsidR="001D1501" w:rsidRDefault="001D1501" w:rsidP="001D1501">
      <w:pPr>
        <w:pStyle w:val="a1"/>
      </w:pPr>
      <w:bookmarkStart w:id="13" w:name="_Toc499047008"/>
      <w:r>
        <w:rPr>
          <w:lang w:val="uk-UA"/>
        </w:rPr>
        <w:t>Підрозділ</w:t>
      </w:r>
      <w:bookmarkEnd w:id="13"/>
      <w:r>
        <w:t xml:space="preserve"> </w:t>
      </w:r>
      <w:r w:rsidRPr="001A3C03">
        <w:t xml:space="preserve"> </w:t>
      </w:r>
    </w:p>
    <w:p w:rsidR="001D1501" w:rsidRDefault="001D1501" w:rsidP="001D1501">
      <w:pPr>
        <w:pStyle w:val="ab"/>
      </w:pPr>
      <w:proofErr w:type="spellStart"/>
      <w:r w:rsidRPr="00283D9A">
        <w:t>Lorem</w:t>
      </w:r>
      <w:proofErr w:type="spellEnd"/>
      <w:r w:rsidRPr="00283D9A">
        <w:t xml:space="preserve"> </w:t>
      </w:r>
      <w:proofErr w:type="spellStart"/>
      <w:r w:rsidRPr="00283D9A">
        <w:t>ipsum</w:t>
      </w:r>
      <w:proofErr w:type="spellEnd"/>
      <w:r w:rsidRPr="00283D9A">
        <w:t xml:space="preserve"> </w:t>
      </w:r>
      <w:proofErr w:type="spellStart"/>
      <w:r w:rsidRPr="00283D9A">
        <w:t>dolor</w:t>
      </w:r>
      <w:proofErr w:type="spellEnd"/>
      <w:r w:rsidRPr="00283D9A">
        <w:t xml:space="preserve"> </w:t>
      </w:r>
      <w:proofErr w:type="spellStart"/>
      <w:r w:rsidRPr="00283D9A">
        <w:t>sit</w:t>
      </w:r>
      <w:proofErr w:type="spellEnd"/>
      <w:r w:rsidRPr="00283D9A">
        <w:t xml:space="preserve"> </w:t>
      </w:r>
      <w:proofErr w:type="spellStart"/>
      <w:r w:rsidRPr="00283D9A">
        <w:t>amet</w:t>
      </w:r>
      <w:proofErr w:type="spellEnd"/>
      <w:r w:rsidRPr="00283D9A">
        <w:t xml:space="preserve">, </w:t>
      </w:r>
      <w:proofErr w:type="spellStart"/>
      <w:r w:rsidRPr="00283D9A">
        <w:t>consectetur</w:t>
      </w:r>
      <w:proofErr w:type="spellEnd"/>
      <w:r w:rsidRPr="00283D9A">
        <w:t xml:space="preserve"> </w:t>
      </w:r>
      <w:proofErr w:type="spellStart"/>
      <w:r w:rsidRPr="00283D9A">
        <w:t>adipiscing</w:t>
      </w:r>
      <w:proofErr w:type="spellEnd"/>
      <w:r w:rsidRPr="00283D9A">
        <w:t xml:space="preserve"> </w:t>
      </w:r>
      <w:proofErr w:type="spellStart"/>
      <w:r w:rsidRPr="00283D9A">
        <w:t>elit</w:t>
      </w:r>
      <w:proofErr w:type="spellEnd"/>
      <w:r w:rsidRPr="00283D9A">
        <w:t xml:space="preserve">. </w:t>
      </w:r>
      <w:proofErr w:type="spellStart"/>
      <w:r w:rsidRPr="00283D9A">
        <w:t>Vivamus</w:t>
      </w:r>
      <w:proofErr w:type="spellEnd"/>
      <w:r w:rsidRPr="00283D9A">
        <w:t xml:space="preserve"> </w:t>
      </w:r>
      <w:proofErr w:type="spellStart"/>
      <w:r w:rsidRPr="00283D9A">
        <w:t>risus</w:t>
      </w:r>
      <w:proofErr w:type="spellEnd"/>
      <w:r w:rsidRPr="00283D9A">
        <w:t xml:space="preserve"> </w:t>
      </w:r>
      <w:proofErr w:type="spellStart"/>
      <w:r w:rsidRPr="00283D9A">
        <w:t>tortor</w:t>
      </w:r>
      <w:proofErr w:type="spellEnd"/>
      <w:r w:rsidRPr="00283D9A">
        <w:t xml:space="preserve">, </w:t>
      </w:r>
      <w:proofErr w:type="spellStart"/>
      <w:r w:rsidRPr="00283D9A">
        <w:t>blandit</w:t>
      </w:r>
      <w:proofErr w:type="spellEnd"/>
      <w:r w:rsidRPr="00283D9A">
        <w:t xml:space="preserve"> </w:t>
      </w:r>
      <w:proofErr w:type="spellStart"/>
      <w:r w:rsidRPr="00283D9A">
        <w:t>eu</w:t>
      </w:r>
      <w:proofErr w:type="spellEnd"/>
      <w:r w:rsidRPr="00283D9A">
        <w:t xml:space="preserve"> </w:t>
      </w:r>
      <w:proofErr w:type="spellStart"/>
      <w:r w:rsidRPr="00283D9A">
        <w:t>eros</w:t>
      </w:r>
      <w:proofErr w:type="spellEnd"/>
      <w:r w:rsidRPr="00283D9A">
        <w:t xml:space="preserve"> </w:t>
      </w:r>
      <w:proofErr w:type="spellStart"/>
      <w:r w:rsidRPr="00283D9A">
        <w:t>tincidunt</w:t>
      </w:r>
      <w:proofErr w:type="spellEnd"/>
      <w:r w:rsidRPr="00283D9A">
        <w:t xml:space="preserve">, </w:t>
      </w:r>
      <w:proofErr w:type="spellStart"/>
      <w:r w:rsidRPr="00283D9A">
        <w:t>mattis</w:t>
      </w:r>
      <w:proofErr w:type="spellEnd"/>
      <w:r w:rsidRPr="00283D9A">
        <w:t xml:space="preserve"> </w:t>
      </w:r>
      <w:proofErr w:type="spellStart"/>
      <w:r w:rsidRPr="00283D9A">
        <w:t>tincidunt</w:t>
      </w:r>
      <w:proofErr w:type="spellEnd"/>
      <w:r w:rsidRPr="00283D9A">
        <w:t xml:space="preserve"> </w:t>
      </w:r>
      <w:proofErr w:type="spellStart"/>
      <w:r w:rsidRPr="00283D9A">
        <w:t>libero</w:t>
      </w:r>
      <w:proofErr w:type="spellEnd"/>
      <w:r w:rsidRPr="00283D9A">
        <w:t xml:space="preserve">. </w:t>
      </w:r>
      <w:proofErr w:type="spellStart"/>
      <w:r w:rsidRPr="00283D9A">
        <w:t>Maecenas</w:t>
      </w:r>
      <w:proofErr w:type="spellEnd"/>
      <w:r w:rsidRPr="00283D9A">
        <w:t xml:space="preserve"> </w:t>
      </w:r>
      <w:proofErr w:type="spellStart"/>
      <w:r w:rsidRPr="00283D9A">
        <w:t>sodales</w:t>
      </w:r>
      <w:proofErr w:type="spellEnd"/>
      <w:r w:rsidRPr="00283D9A">
        <w:t xml:space="preserve"> </w:t>
      </w:r>
      <w:proofErr w:type="spellStart"/>
      <w:r w:rsidRPr="00283D9A">
        <w:t>congue</w:t>
      </w:r>
      <w:proofErr w:type="spellEnd"/>
      <w:r w:rsidRPr="00283D9A">
        <w:t xml:space="preserve"> </w:t>
      </w:r>
      <w:proofErr w:type="spellStart"/>
      <w:r w:rsidRPr="00283D9A">
        <w:t>convallis</w:t>
      </w:r>
      <w:proofErr w:type="spellEnd"/>
      <w:r w:rsidRPr="00283D9A">
        <w:t xml:space="preserve">. </w:t>
      </w:r>
      <w:proofErr w:type="spellStart"/>
      <w:r w:rsidRPr="00283D9A">
        <w:t>Donec</w:t>
      </w:r>
      <w:proofErr w:type="spellEnd"/>
      <w:r w:rsidRPr="00283D9A">
        <w:t xml:space="preserve"> </w:t>
      </w:r>
      <w:proofErr w:type="spellStart"/>
      <w:r w:rsidRPr="00283D9A">
        <w:t>fringilla</w:t>
      </w:r>
      <w:proofErr w:type="spellEnd"/>
      <w:r w:rsidRPr="00283D9A">
        <w:t xml:space="preserve"> </w:t>
      </w:r>
      <w:proofErr w:type="spellStart"/>
      <w:r w:rsidRPr="00283D9A">
        <w:t>urna</w:t>
      </w:r>
      <w:proofErr w:type="spellEnd"/>
      <w:r w:rsidRPr="00283D9A">
        <w:t xml:space="preserve"> </w:t>
      </w:r>
      <w:proofErr w:type="spellStart"/>
      <w:r w:rsidRPr="00283D9A">
        <w:t>in</w:t>
      </w:r>
      <w:proofErr w:type="spellEnd"/>
      <w:r w:rsidRPr="00283D9A">
        <w:t xml:space="preserve"> </w:t>
      </w:r>
      <w:proofErr w:type="spellStart"/>
      <w:r w:rsidRPr="00283D9A">
        <w:t>odio</w:t>
      </w:r>
      <w:proofErr w:type="spellEnd"/>
      <w:r w:rsidRPr="00283D9A">
        <w:t xml:space="preserve"> </w:t>
      </w:r>
      <w:proofErr w:type="spellStart"/>
      <w:r w:rsidRPr="00283D9A">
        <w:t>sagittis</w:t>
      </w:r>
      <w:proofErr w:type="spellEnd"/>
      <w:r w:rsidRPr="00283D9A">
        <w:t xml:space="preserve"> </w:t>
      </w:r>
      <w:proofErr w:type="spellStart"/>
      <w:r w:rsidRPr="00283D9A">
        <w:t>scelerisque</w:t>
      </w:r>
      <w:proofErr w:type="spellEnd"/>
      <w:r w:rsidRPr="00283D9A">
        <w:t xml:space="preserve">. </w:t>
      </w:r>
      <w:proofErr w:type="spellStart"/>
      <w:r w:rsidRPr="00283D9A">
        <w:t>Duis</w:t>
      </w:r>
      <w:proofErr w:type="spellEnd"/>
      <w:r w:rsidRPr="00283D9A">
        <w:t xml:space="preserve"> </w:t>
      </w:r>
      <w:proofErr w:type="spellStart"/>
      <w:r w:rsidRPr="00283D9A">
        <w:t>orci</w:t>
      </w:r>
      <w:proofErr w:type="spellEnd"/>
      <w:r w:rsidRPr="00283D9A">
        <w:t xml:space="preserve"> </w:t>
      </w:r>
      <w:proofErr w:type="spellStart"/>
      <w:r w:rsidRPr="00283D9A">
        <w:t>lacus</w:t>
      </w:r>
      <w:proofErr w:type="spellEnd"/>
      <w:r w:rsidRPr="00283D9A">
        <w:t xml:space="preserve">, </w:t>
      </w:r>
      <w:proofErr w:type="spellStart"/>
      <w:r w:rsidRPr="00283D9A">
        <w:t>semper</w:t>
      </w:r>
      <w:proofErr w:type="spellEnd"/>
      <w:r w:rsidRPr="00283D9A">
        <w:t xml:space="preserve"> </w:t>
      </w:r>
      <w:proofErr w:type="spellStart"/>
      <w:r w:rsidRPr="00283D9A">
        <w:t>quis</w:t>
      </w:r>
      <w:proofErr w:type="spellEnd"/>
      <w:r w:rsidRPr="00283D9A">
        <w:t xml:space="preserve"> </w:t>
      </w:r>
      <w:proofErr w:type="spellStart"/>
      <w:r w:rsidRPr="00283D9A">
        <w:t>rutrum</w:t>
      </w:r>
      <w:proofErr w:type="spellEnd"/>
      <w:r w:rsidRPr="00283D9A">
        <w:t xml:space="preserve"> </w:t>
      </w:r>
      <w:proofErr w:type="spellStart"/>
      <w:r w:rsidRPr="00283D9A">
        <w:t>id</w:t>
      </w:r>
      <w:proofErr w:type="spellEnd"/>
      <w:r w:rsidRPr="00283D9A">
        <w:t xml:space="preserve">, </w:t>
      </w:r>
      <w:proofErr w:type="spellStart"/>
      <w:r w:rsidRPr="00283D9A">
        <w:t>commodo</w:t>
      </w:r>
      <w:proofErr w:type="spellEnd"/>
      <w:r w:rsidRPr="00283D9A">
        <w:t xml:space="preserve"> </w:t>
      </w:r>
      <w:proofErr w:type="spellStart"/>
      <w:r w:rsidRPr="00283D9A">
        <w:t>nec</w:t>
      </w:r>
      <w:proofErr w:type="spellEnd"/>
      <w:r w:rsidRPr="00283D9A">
        <w:t xml:space="preserve"> </w:t>
      </w:r>
      <w:proofErr w:type="spellStart"/>
      <w:r w:rsidRPr="00283D9A">
        <w:t>quam</w:t>
      </w:r>
      <w:proofErr w:type="spellEnd"/>
      <w:r w:rsidRPr="00283D9A">
        <w:t xml:space="preserve">. </w:t>
      </w:r>
      <w:proofErr w:type="spellStart"/>
      <w:r w:rsidRPr="00283D9A">
        <w:t>Morbi</w:t>
      </w:r>
      <w:proofErr w:type="spellEnd"/>
      <w:r w:rsidRPr="00283D9A">
        <w:t xml:space="preserve"> </w:t>
      </w:r>
      <w:proofErr w:type="spellStart"/>
      <w:r w:rsidRPr="00283D9A">
        <w:t>laoreet</w:t>
      </w:r>
      <w:proofErr w:type="spellEnd"/>
      <w:r w:rsidRPr="00283D9A">
        <w:t xml:space="preserve">, </w:t>
      </w:r>
      <w:proofErr w:type="spellStart"/>
      <w:r w:rsidRPr="00283D9A">
        <w:t>libero</w:t>
      </w:r>
      <w:proofErr w:type="spellEnd"/>
      <w:r w:rsidRPr="00283D9A">
        <w:t xml:space="preserve"> </w:t>
      </w:r>
      <w:proofErr w:type="spellStart"/>
      <w:r w:rsidRPr="00283D9A">
        <w:t>in</w:t>
      </w:r>
      <w:proofErr w:type="spellEnd"/>
      <w:r w:rsidRPr="00283D9A">
        <w:t xml:space="preserve"> </w:t>
      </w:r>
      <w:proofErr w:type="spellStart"/>
      <w:r w:rsidRPr="00283D9A">
        <w:t>congue</w:t>
      </w:r>
      <w:proofErr w:type="spellEnd"/>
      <w:r w:rsidRPr="00283D9A">
        <w:t xml:space="preserve"> </w:t>
      </w:r>
      <w:proofErr w:type="spellStart"/>
      <w:r w:rsidRPr="00283D9A">
        <w:t>feugiat</w:t>
      </w:r>
      <w:proofErr w:type="spellEnd"/>
      <w:r w:rsidRPr="00283D9A">
        <w:t xml:space="preserve">, </w:t>
      </w:r>
      <w:proofErr w:type="spellStart"/>
      <w:r w:rsidRPr="00283D9A">
        <w:t>mauris</w:t>
      </w:r>
      <w:proofErr w:type="spellEnd"/>
      <w:r w:rsidRPr="00283D9A">
        <w:t xml:space="preserve"> </w:t>
      </w:r>
      <w:proofErr w:type="spellStart"/>
      <w:r w:rsidRPr="00283D9A">
        <w:t>nibh</w:t>
      </w:r>
      <w:proofErr w:type="spellEnd"/>
      <w:r w:rsidRPr="00283D9A">
        <w:t xml:space="preserve"> </w:t>
      </w:r>
      <w:proofErr w:type="spellStart"/>
      <w:r w:rsidRPr="00283D9A">
        <w:t>vulputate</w:t>
      </w:r>
      <w:proofErr w:type="spellEnd"/>
      <w:r w:rsidRPr="00283D9A">
        <w:t xml:space="preserve"> </w:t>
      </w:r>
      <w:proofErr w:type="spellStart"/>
      <w:r w:rsidRPr="00283D9A">
        <w:t>leo</w:t>
      </w:r>
      <w:proofErr w:type="spellEnd"/>
      <w:r w:rsidRPr="00283D9A">
        <w:t xml:space="preserve">, </w:t>
      </w:r>
      <w:proofErr w:type="spellStart"/>
      <w:r w:rsidRPr="00283D9A">
        <w:t>ut</w:t>
      </w:r>
      <w:proofErr w:type="spellEnd"/>
      <w:r w:rsidRPr="00283D9A">
        <w:t xml:space="preserve"> </w:t>
      </w:r>
      <w:proofErr w:type="spellStart"/>
      <w:r w:rsidRPr="00283D9A">
        <w:t>ullamcorper</w:t>
      </w:r>
      <w:proofErr w:type="spellEnd"/>
      <w:r w:rsidRPr="00283D9A">
        <w:t xml:space="preserve"> </w:t>
      </w:r>
      <w:proofErr w:type="spellStart"/>
      <w:r w:rsidRPr="00283D9A">
        <w:t>nisi</w:t>
      </w:r>
      <w:proofErr w:type="spellEnd"/>
      <w:r w:rsidRPr="00283D9A">
        <w:t xml:space="preserve"> </w:t>
      </w:r>
      <w:proofErr w:type="spellStart"/>
      <w:r w:rsidRPr="00283D9A">
        <w:t>lacus</w:t>
      </w:r>
      <w:proofErr w:type="spellEnd"/>
      <w:r w:rsidRPr="00283D9A">
        <w:t xml:space="preserve"> </w:t>
      </w:r>
      <w:proofErr w:type="spellStart"/>
      <w:r w:rsidRPr="00283D9A">
        <w:t>vitae</w:t>
      </w:r>
      <w:proofErr w:type="spellEnd"/>
      <w:r w:rsidRPr="00283D9A">
        <w:t xml:space="preserve"> </w:t>
      </w:r>
      <w:proofErr w:type="spellStart"/>
      <w:r w:rsidRPr="00283D9A">
        <w:t>nisl</w:t>
      </w:r>
      <w:proofErr w:type="spellEnd"/>
      <w:r w:rsidRPr="00283D9A">
        <w:t xml:space="preserve">. </w:t>
      </w:r>
      <w:proofErr w:type="spellStart"/>
      <w:r w:rsidRPr="00283D9A">
        <w:t>Aenean</w:t>
      </w:r>
      <w:proofErr w:type="spellEnd"/>
      <w:r w:rsidRPr="00283D9A">
        <w:t xml:space="preserve"> </w:t>
      </w:r>
      <w:proofErr w:type="spellStart"/>
      <w:r w:rsidRPr="00283D9A">
        <w:t>eget</w:t>
      </w:r>
      <w:proofErr w:type="spellEnd"/>
      <w:r w:rsidRPr="00283D9A">
        <w:t xml:space="preserve"> </w:t>
      </w:r>
      <w:proofErr w:type="spellStart"/>
      <w:r w:rsidRPr="00283D9A">
        <w:t>sem</w:t>
      </w:r>
      <w:proofErr w:type="spellEnd"/>
      <w:r w:rsidRPr="00283D9A">
        <w:t xml:space="preserve"> </w:t>
      </w:r>
      <w:proofErr w:type="spellStart"/>
      <w:r w:rsidRPr="00283D9A">
        <w:t>enim</w:t>
      </w:r>
      <w:proofErr w:type="spellEnd"/>
      <w:r w:rsidRPr="00283D9A">
        <w:t>.</w:t>
      </w:r>
    </w:p>
    <w:p w:rsidR="001D1501" w:rsidRPr="001D1501" w:rsidRDefault="001D1501" w:rsidP="001D1501">
      <w:pPr>
        <w:rPr>
          <w:rFonts w:eastAsia="Calibri"/>
          <w:sz w:val="28"/>
          <w:szCs w:val="22"/>
          <w:lang w:eastAsia="en-US"/>
        </w:rPr>
      </w:pPr>
      <w:r>
        <w:br w:type="page"/>
      </w:r>
    </w:p>
    <w:p w:rsidR="00281069" w:rsidRPr="005F73F0" w:rsidRDefault="00283D9A" w:rsidP="00283D9A">
      <w:pPr>
        <w:pStyle w:val="a0"/>
      </w:pPr>
      <w:r>
        <w:rPr>
          <w:rFonts w:eastAsia="GungsuhChe"/>
        </w:rPr>
        <w:lastRenderedPageBreak/>
        <w:t xml:space="preserve"> </w:t>
      </w:r>
      <w:bookmarkStart w:id="14" w:name="_Toc499047009"/>
      <w:r w:rsidR="001D1501">
        <w:rPr>
          <w:rFonts w:eastAsia="GungsuhChe"/>
        </w:rPr>
        <w:t>МАТЕРІАЛЬНИЙ БАЛАНС</w:t>
      </w:r>
      <w:bookmarkEnd w:id="14"/>
    </w:p>
    <w:p w:rsidR="00283D9A" w:rsidRPr="00281069" w:rsidRDefault="00283D9A" w:rsidP="00283D9A">
      <w:pPr>
        <w:pStyle w:val="ab"/>
        <w:ind w:firstLine="0"/>
        <w:jc w:val="center"/>
      </w:pPr>
    </w:p>
    <w:p w:rsidR="00283D9A" w:rsidRDefault="00283D9A" w:rsidP="00283D9A">
      <w:pPr>
        <w:pStyle w:val="a1"/>
      </w:pPr>
      <w:bookmarkStart w:id="15" w:name="_Toc499047010"/>
      <w:r>
        <w:rPr>
          <w:lang w:val="uk-UA"/>
        </w:rPr>
        <w:t>Підрозділ</w:t>
      </w:r>
      <w:bookmarkEnd w:id="15"/>
    </w:p>
    <w:p w:rsidR="00283D9A" w:rsidRDefault="00283D9A" w:rsidP="00283D9A">
      <w:pPr>
        <w:pStyle w:val="ab"/>
      </w:pPr>
      <w:proofErr w:type="spellStart"/>
      <w:r w:rsidRPr="00810268">
        <w:t>Lorem</w:t>
      </w:r>
      <w:proofErr w:type="spellEnd"/>
      <w:r w:rsidRPr="00810268">
        <w:t xml:space="preserve"> </w:t>
      </w:r>
      <w:proofErr w:type="spellStart"/>
      <w:r w:rsidRPr="00810268">
        <w:t>ipsum</w:t>
      </w:r>
      <w:proofErr w:type="spellEnd"/>
      <w:r w:rsidRPr="00810268">
        <w:t xml:space="preserve"> </w:t>
      </w:r>
      <w:proofErr w:type="spellStart"/>
      <w:r w:rsidRPr="00810268">
        <w:t>dolor</w:t>
      </w:r>
      <w:proofErr w:type="spellEnd"/>
      <w:r w:rsidRPr="00810268">
        <w:t xml:space="preserve"> </w:t>
      </w:r>
      <w:proofErr w:type="spellStart"/>
      <w:r w:rsidRPr="00810268">
        <w:t>sit</w:t>
      </w:r>
      <w:proofErr w:type="spellEnd"/>
      <w:r w:rsidRPr="00810268">
        <w:t xml:space="preserve"> </w:t>
      </w:r>
      <w:proofErr w:type="spellStart"/>
      <w:r w:rsidRPr="00810268">
        <w:t>amet</w:t>
      </w:r>
      <w:proofErr w:type="spellEnd"/>
      <w:r w:rsidRPr="00810268">
        <w:t xml:space="preserve">, </w:t>
      </w:r>
      <w:proofErr w:type="spellStart"/>
      <w:r w:rsidRPr="00810268">
        <w:t>consectetur</w:t>
      </w:r>
      <w:proofErr w:type="spellEnd"/>
      <w:r w:rsidRPr="00810268">
        <w:t xml:space="preserve"> </w:t>
      </w:r>
      <w:proofErr w:type="spellStart"/>
      <w:r w:rsidRPr="00810268">
        <w:t>adipiscing</w:t>
      </w:r>
      <w:proofErr w:type="spellEnd"/>
      <w:r w:rsidRPr="00810268">
        <w:t xml:space="preserve"> </w:t>
      </w:r>
      <w:proofErr w:type="spellStart"/>
      <w:r w:rsidRPr="00810268">
        <w:t>elit</w:t>
      </w:r>
      <w:proofErr w:type="spellEnd"/>
      <w:r w:rsidRPr="00810268">
        <w:t xml:space="preserve">. </w:t>
      </w:r>
      <w:proofErr w:type="spellStart"/>
      <w:r w:rsidRPr="00810268">
        <w:t>Vivamus</w:t>
      </w:r>
      <w:proofErr w:type="spellEnd"/>
      <w:r w:rsidRPr="00810268">
        <w:t xml:space="preserve"> </w:t>
      </w:r>
      <w:proofErr w:type="spellStart"/>
      <w:r w:rsidRPr="00810268">
        <w:t>risus</w:t>
      </w:r>
      <w:proofErr w:type="spellEnd"/>
      <w:r w:rsidRPr="00810268">
        <w:t xml:space="preserve"> </w:t>
      </w:r>
      <w:proofErr w:type="spellStart"/>
      <w:r w:rsidRPr="00810268">
        <w:t>tortor</w:t>
      </w:r>
      <w:proofErr w:type="spellEnd"/>
      <w:r w:rsidRPr="00810268">
        <w:t xml:space="preserve">, </w:t>
      </w:r>
      <w:proofErr w:type="spellStart"/>
      <w:r w:rsidRPr="00810268">
        <w:t>blandit</w:t>
      </w:r>
      <w:proofErr w:type="spellEnd"/>
      <w:r w:rsidRPr="00810268">
        <w:t xml:space="preserve"> </w:t>
      </w:r>
      <w:proofErr w:type="spellStart"/>
      <w:r w:rsidRPr="00810268">
        <w:t>eu</w:t>
      </w:r>
      <w:proofErr w:type="spellEnd"/>
      <w:r w:rsidRPr="00810268">
        <w:t xml:space="preserve"> </w:t>
      </w:r>
      <w:proofErr w:type="spellStart"/>
      <w:r w:rsidRPr="00810268">
        <w:t>eros</w:t>
      </w:r>
      <w:proofErr w:type="spellEnd"/>
      <w:r w:rsidRPr="00810268">
        <w:t xml:space="preserve"> </w:t>
      </w:r>
      <w:proofErr w:type="spellStart"/>
      <w:r w:rsidRPr="00810268">
        <w:t>tincidunt</w:t>
      </w:r>
      <w:proofErr w:type="spellEnd"/>
      <w:r w:rsidRPr="00810268">
        <w:t xml:space="preserve">, </w:t>
      </w:r>
      <w:proofErr w:type="spellStart"/>
      <w:r w:rsidRPr="00810268">
        <w:t>mattis</w:t>
      </w:r>
      <w:proofErr w:type="spellEnd"/>
      <w:r w:rsidRPr="00810268">
        <w:t xml:space="preserve"> </w:t>
      </w:r>
      <w:proofErr w:type="spellStart"/>
      <w:r w:rsidRPr="00810268">
        <w:t>tincidunt</w:t>
      </w:r>
      <w:proofErr w:type="spellEnd"/>
      <w:r w:rsidRPr="00810268">
        <w:t xml:space="preserve"> </w:t>
      </w:r>
      <w:proofErr w:type="spellStart"/>
      <w:r w:rsidRPr="00810268">
        <w:t>libero</w:t>
      </w:r>
      <w:proofErr w:type="spellEnd"/>
      <w:r w:rsidRPr="00810268">
        <w:t xml:space="preserve">. </w:t>
      </w:r>
      <w:proofErr w:type="spellStart"/>
      <w:r w:rsidRPr="00810268">
        <w:t>Maecenas</w:t>
      </w:r>
      <w:proofErr w:type="spellEnd"/>
      <w:r w:rsidRPr="00810268">
        <w:t xml:space="preserve"> </w:t>
      </w:r>
      <w:proofErr w:type="spellStart"/>
      <w:r w:rsidRPr="00810268">
        <w:t>sodales</w:t>
      </w:r>
      <w:proofErr w:type="spellEnd"/>
      <w:r w:rsidRPr="00810268">
        <w:t xml:space="preserve"> </w:t>
      </w:r>
      <w:proofErr w:type="spellStart"/>
      <w:r w:rsidRPr="00810268">
        <w:t>congue</w:t>
      </w:r>
      <w:proofErr w:type="spellEnd"/>
      <w:r w:rsidRPr="00810268">
        <w:t xml:space="preserve"> </w:t>
      </w:r>
      <w:proofErr w:type="spellStart"/>
      <w:r w:rsidRPr="00810268">
        <w:t>convallis</w:t>
      </w:r>
      <w:proofErr w:type="spellEnd"/>
      <w:r w:rsidRPr="00810268">
        <w:t xml:space="preserve">. </w:t>
      </w:r>
      <w:proofErr w:type="spellStart"/>
      <w:r w:rsidRPr="00810268">
        <w:t>Donec</w:t>
      </w:r>
      <w:proofErr w:type="spellEnd"/>
      <w:r w:rsidRPr="00810268">
        <w:t xml:space="preserve"> </w:t>
      </w:r>
      <w:proofErr w:type="spellStart"/>
      <w:r w:rsidRPr="00810268">
        <w:t>fringilla</w:t>
      </w:r>
      <w:proofErr w:type="spellEnd"/>
      <w:r w:rsidRPr="00810268">
        <w:t xml:space="preserve"> </w:t>
      </w:r>
      <w:proofErr w:type="spellStart"/>
      <w:r w:rsidRPr="00810268">
        <w:t>urna</w:t>
      </w:r>
      <w:proofErr w:type="spellEnd"/>
      <w:r w:rsidRPr="00810268">
        <w:t xml:space="preserve"> </w:t>
      </w:r>
      <w:proofErr w:type="spellStart"/>
      <w:r w:rsidRPr="00810268">
        <w:t>in</w:t>
      </w:r>
      <w:proofErr w:type="spellEnd"/>
      <w:r w:rsidRPr="00810268">
        <w:t xml:space="preserve"> </w:t>
      </w:r>
      <w:proofErr w:type="spellStart"/>
      <w:r w:rsidRPr="00810268">
        <w:t>odio</w:t>
      </w:r>
      <w:proofErr w:type="spellEnd"/>
      <w:r w:rsidRPr="00810268">
        <w:t xml:space="preserve"> </w:t>
      </w:r>
      <w:proofErr w:type="spellStart"/>
      <w:r w:rsidRPr="00810268">
        <w:t>sagittis</w:t>
      </w:r>
      <w:proofErr w:type="spellEnd"/>
      <w:r w:rsidRPr="00810268">
        <w:t xml:space="preserve"> </w:t>
      </w:r>
      <w:proofErr w:type="spellStart"/>
      <w:r w:rsidRPr="00810268">
        <w:t>scelerisque</w:t>
      </w:r>
      <w:proofErr w:type="spellEnd"/>
      <w:r w:rsidRPr="00810268">
        <w:t xml:space="preserve">. </w:t>
      </w:r>
      <w:proofErr w:type="spellStart"/>
      <w:r w:rsidRPr="00810268">
        <w:t>Duis</w:t>
      </w:r>
      <w:proofErr w:type="spellEnd"/>
      <w:r w:rsidRPr="00810268">
        <w:t xml:space="preserve"> </w:t>
      </w:r>
      <w:proofErr w:type="spellStart"/>
      <w:r w:rsidRPr="00810268">
        <w:t>orci</w:t>
      </w:r>
      <w:proofErr w:type="spellEnd"/>
      <w:r w:rsidRPr="00810268">
        <w:t xml:space="preserve"> </w:t>
      </w:r>
      <w:proofErr w:type="spellStart"/>
      <w:r w:rsidRPr="00810268">
        <w:t>lacus</w:t>
      </w:r>
      <w:proofErr w:type="spellEnd"/>
      <w:r w:rsidRPr="00810268">
        <w:t xml:space="preserve">, </w:t>
      </w:r>
      <w:proofErr w:type="spellStart"/>
      <w:r w:rsidRPr="00810268">
        <w:t>semper</w:t>
      </w:r>
      <w:proofErr w:type="spellEnd"/>
      <w:r w:rsidRPr="00810268">
        <w:t xml:space="preserve"> </w:t>
      </w:r>
      <w:proofErr w:type="spellStart"/>
      <w:r w:rsidRPr="00810268">
        <w:t>quis</w:t>
      </w:r>
      <w:proofErr w:type="spellEnd"/>
      <w:r w:rsidRPr="00810268">
        <w:t xml:space="preserve"> </w:t>
      </w:r>
      <w:proofErr w:type="spellStart"/>
      <w:r w:rsidRPr="00810268">
        <w:t>rutrum</w:t>
      </w:r>
      <w:proofErr w:type="spellEnd"/>
      <w:r w:rsidRPr="00810268">
        <w:t xml:space="preserve"> </w:t>
      </w:r>
      <w:proofErr w:type="spellStart"/>
      <w:r w:rsidRPr="00810268">
        <w:t>id</w:t>
      </w:r>
      <w:proofErr w:type="spellEnd"/>
      <w:r w:rsidRPr="00810268">
        <w:t xml:space="preserve">, </w:t>
      </w:r>
      <w:proofErr w:type="spellStart"/>
      <w:r w:rsidRPr="00810268">
        <w:t>commodo</w:t>
      </w:r>
      <w:proofErr w:type="spellEnd"/>
      <w:r w:rsidRPr="00810268">
        <w:t xml:space="preserve"> </w:t>
      </w:r>
      <w:proofErr w:type="spellStart"/>
      <w:r w:rsidRPr="00810268">
        <w:t>nec</w:t>
      </w:r>
      <w:proofErr w:type="spellEnd"/>
      <w:r w:rsidRPr="00810268">
        <w:t xml:space="preserve"> </w:t>
      </w:r>
      <w:proofErr w:type="spellStart"/>
      <w:r w:rsidRPr="00810268">
        <w:t>quam</w:t>
      </w:r>
      <w:proofErr w:type="spellEnd"/>
      <w:r w:rsidRPr="00810268">
        <w:t xml:space="preserve">. </w:t>
      </w:r>
      <w:proofErr w:type="spellStart"/>
      <w:r w:rsidRPr="00810268">
        <w:t>Morbi</w:t>
      </w:r>
      <w:proofErr w:type="spellEnd"/>
      <w:r w:rsidRPr="00810268">
        <w:t xml:space="preserve"> </w:t>
      </w:r>
      <w:proofErr w:type="spellStart"/>
      <w:r w:rsidRPr="00810268">
        <w:t>laoreet</w:t>
      </w:r>
      <w:proofErr w:type="spellEnd"/>
      <w:r w:rsidRPr="00810268">
        <w:t xml:space="preserve">, </w:t>
      </w:r>
      <w:proofErr w:type="spellStart"/>
      <w:r w:rsidRPr="00810268">
        <w:t>libero</w:t>
      </w:r>
      <w:proofErr w:type="spellEnd"/>
      <w:r w:rsidRPr="00810268">
        <w:t xml:space="preserve"> </w:t>
      </w:r>
      <w:proofErr w:type="spellStart"/>
      <w:r w:rsidRPr="00810268">
        <w:t>in</w:t>
      </w:r>
      <w:proofErr w:type="spellEnd"/>
      <w:r w:rsidRPr="00810268">
        <w:t xml:space="preserve"> </w:t>
      </w:r>
      <w:proofErr w:type="spellStart"/>
      <w:r w:rsidRPr="00810268">
        <w:t>congue</w:t>
      </w:r>
      <w:proofErr w:type="spellEnd"/>
      <w:r w:rsidRPr="00810268">
        <w:t xml:space="preserve"> </w:t>
      </w:r>
      <w:proofErr w:type="spellStart"/>
      <w:r w:rsidRPr="00810268">
        <w:t>feugiat</w:t>
      </w:r>
      <w:proofErr w:type="spellEnd"/>
      <w:r w:rsidRPr="00810268">
        <w:t xml:space="preserve">, </w:t>
      </w:r>
      <w:proofErr w:type="spellStart"/>
      <w:r w:rsidRPr="00810268">
        <w:t>mauris</w:t>
      </w:r>
      <w:proofErr w:type="spellEnd"/>
      <w:r w:rsidRPr="00810268">
        <w:t xml:space="preserve"> </w:t>
      </w:r>
      <w:proofErr w:type="spellStart"/>
      <w:r w:rsidRPr="00810268">
        <w:t>nibh</w:t>
      </w:r>
      <w:proofErr w:type="spellEnd"/>
      <w:r w:rsidRPr="00810268">
        <w:t xml:space="preserve"> </w:t>
      </w:r>
      <w:proofErr w:type="spellStart"/>
      <w:r w:rsidRPr="00810268">
        <w:t>vulputate</w:t>
      </w:r>
      <w:proofErr w:type="spellEnd"/>
      <w:r w:rsidRPr="00810268">
        <w:t xml:space="preserve"> </w:t>
      </w:r>
      <w:proofErr w:type="spellStart"/>
      <w:r w:rsidRPr="00810268">
        <w:t>leo</w:t>
      </w:r>
      <w:proofErr w:type="spellEnd"/>
      <w:r w:rsidRPr="00810268">
        <w:t xml:space="preserve">, </w:t>
      </w:r>
      <w:proofErr w:type="spellStart"/>
      <w:r w:rsidRPr="00810268">
        <w:t>ut</w:t>
      </w:r>
      <w:proofErr w:type="spellEnd"/>
      <w:r w:rsidRPr="00810268">
        <w:t xml:space="preserve"> </w:t>
      </w:r>
      <w:proofErr w:type="spellStart"/>
      <w:r w:rsidRPr="00810268">
        <w:t>ullamcorper</w:t>
      </w:r>
      <w:proofErr w:type="spellEnd"/>
      <w:r w:rsidRPr="00810268">
        <w:t xml:space="preserve"> </w:t>
      </w:r>
      <w:proofErr w:type="spellStart"/>
      <w:r w:rsidRPr="00810268">
        <w:t>nisi</w:t>
      </w:r>
      <w:proofErr w:type="spellEnd"/>
      <w:r w:rsidRPr="00810268">
        <w:t xml:space="preserve"> </w:t>
      </w:r>
      <w:proofErr w:type="spellStart"/>
      <w:r w:rsidRPr="00810268">
        <w:t>lacus</w:t>
      </w:r>
      <w:proofErr w:type="spellEnd"/>
      <w:r w:rsidRPr="00810268">
        <w:t xml:space="preserve"> </w:t>
      </w:r>
      <w:proofErr w:type="spellStart"/>
      <w:r w:rsidRPr="00810268">
        <w:t>vitae</w:t>
      </w:r>
      <w:proofErr w:type="spellEnd"/>
      <w:r w:rsidRPr="00810268">
        <w:t xml:space="preserve"> </w:t>
      </w:r>
      <w:proofErr w:type="spellStart"/>
      <w:r w:rsidRPr="00810268">
        <w:t>nisl</w:t>
      </w:r>
      <w:proofErr w:type="spellEnd"/>
      <w:r w:rsidRPr="00810268">
        <w:t xml:space="preserve">. </w:t>
      </w:r>
      <w:proofErr w:type="spellStart"/>
      <w:r w:rsidRPr="00810268">
        <w:t>Aenean</w:t>
      </w:r>
      <w:proofErr w:type="spellEnd"/>
      <w:r w:rsidRPr="00810268">
        <w:t xml:space="preserve"> </w:t>
      </w:r>
      <w:proofErr w:type="spellStart"/>
      <w:r w:rsidRPr="00810268">
        <w:t>eget</w:t>
      </w:r>
      <w:proofErr w:type="spellEnd"/>
      <w:r w:rsidRPr="00810268">
        <w:t xml:space="preserve"> </w:t>
      </w:r>
      <w:proofErr w:type="spellStart"/>
      <w:r w:rsidRPr="00810268">
        <w:t>sem</w:t>
      </w:r>
      <w:proofErr w:type="spellEnd"/>
      <w:r w:rsidRPr="00810268">
        <w:t xml:space="preserve"> </w:t>
      </w:r>
      <w:proofErr w:type="spellStart"/>
      <w:r w:rsidRPr="00810268">
        <w:t>enim</w:t>
      </w:r>
      <w:proofErr w:type="spellEnd"/>
      <w:r w:rsidRPr="00810268">
        <w:t>.</w:t>
      </w:r>
      <w:r>
        <w:t xml:space="preserve"> </w:t>
      </w:r>
    </w:p>
    <w:p w:rsidR="00283D9A" w:rsidRPr="00D528BF" w:rsidRDefault="00283D9A" w:rsidP="00283D9A">
      <w:pPr>
        <w:pStyle w:val="ab"/>
      </w:pPr>
    </w:p>
    <w:p w:rsidR="00283D9A" w:rsidRDefault="00283D9A" w:rsidP="00283D9A">
      <w:pPr>
        <w:pStyle w:val="a1"/>
      </w:pPr>
      <w:bookmarkStart w:id="16" w:name="_Toc499047011"/>
      <w:r>
        <w:rPr>
          <w:lang w:val="uk-UA"/>
        </w:rPr>
        <w:t>Підрозділ</w:t>
      </w:r>
      <w:bookmarkEnd w:id="16"/>
      <w:r>
        <w:t xml:space="preserve"> </w:t>
      </w:r>
      <w:r w:rsidRPr="001A3C03">
        <w:t xml:space="preserve"> </w:t>
      </w:r>
    </w:p>
    <w:p w:rsidR="00283D9A" w:rsidRPr="000E6C09" w:rsidRDefault="00283D9A" w:rsidP="00283D9A">
      <w:pPr>
        <w:pStyle w:val="ab"/>
      </w:pPr>
      <w:proofErr w:type="spellStart"/>
      <w:r w:rsidRPr="00283D9A">
        <w:t>Lorem</w:t>
      </w:r>
      <w:proofErr w:type="spellEnd"/>
      <w:r w:rsidRPr="00283D9A">
        <w:t xml:space="preserve"> </w:t>
      </w:r>
      <w:proofErr w:type="spellStart"/>
      <w:r w:rsidRPr="00283D9A">
        <w:t>ipsum</w:t>
      </w:r>
      <w:proofErr w:type="spellEnd"/>
      <w:r w:rsidRPr="00283D9A">
        <w:t xml:space="preserve"> </w:t>
      </w:r>
      <w:proofErr w:type="spellStart"/>
      <w:r w:rsidRPr="00283D9A">
        <w:t>dolor</w:t>
      </w:r>
      <w:proofErr w:type="spellEnd"/>
      <w:r w:rsidRPr="00283D9A">
        <w:t xml:space="preserve"> </w:t>
      </w:r>
      <w:proofErr w:type="spellStart"/>
      <w:r w:rsidRPr="00283D9A">
        <w:t>sit</w:t>
      </w:r>
      <w:proofErr w:type="spellEnd"/>
      <w:r w:rsidRPr="00283D9A">
        <w:t xml:space="preserve"> </w:t>
      </w:r>
      <w:proofErr w:type="spellStart"/>
      <w:r w:rsidRPr="00283D9A">
        <w:t>amet</w:t>
      </w:r>
      <w:proofErr w:type="spellEnd"/>
      <w:r w:rsidRPr="00283D9A">
        <w:t xml:space="preserve">, </w:t>
      </w:r>
      <w:proofErr w:type="spellStart"/>
      <w:r w:rsidRPr="00283D9A">
        <w:t>consectetur</w:t>
      </w:r>
      <w:proofErr w:type="spellEnd"/>
      <w:r w:rsidRPr="00283D9A">
        <w:t xml:space="preserve"> </w:t>
      </w:r>
      <w:proofErr w:type="spellStart"/>
      <w:r w:rsidRPr="00283D9A">
        <w:t>adipiscing</w:t>
      </w:r>
      <w:proofErr w:type="spellEnd"/>
      <w:r w:rsidRPr="00283D9A">
        <w:t xml:space="preserve"> </w:t>
      </w:r>
      <w:proofErr w:type="spellStart"/>
      <w:r w:rsidRPr="00283D9A">
        <w:t>elit</w:t>
      </w:r>
      <w:proofErr w:type="spellEnd"/>
      <w:r w:rsidRPr="00283D9A">
        <w:t xml:space="preserve">. </w:t>
      </w:r>
      <w:proofErr w:type="spellStart"/>
      <w:r w:rsidRPr="00283D9A">
        <w:t>Vivamus</w:t>
      </w:r>
      <w:proofErr w:type="spellEnd"/>
      <w:r w:rsidRPr="00283D9A">
        <w:t xml:space="preserve"> </w:t>
      </w:r>
      <w:proofErr w:type="spellStart"/>
      <w:r w:rsidRPr="00283D9A">
        <w:t>risus</w:t>
      </w:r>
      <w:proofErr w:type="spellEnd"/>
      <w:r w:rsidRPr="00283D9A">
        <w:t xml:space="preserve"> </w:t>
      </w:r>
      <w:proofErr w:type="spellStart"/>
      <w:r w:rsidRPr="00283D9A">
        <w:t>tortor</w:t>
      </w:r>
      <w:proofErr w:type="spellEnd"/>
      <w:r w:rsidRPr="00283D9A">
        <w:t xml:space="preserve">, </w:t>
      </w:r>
      <w:proofErr w:type="spellStart"/>
      <w:r w:rsidRPr="00283D9A">
        <w:t>blandit</w:t>
      </w:r>
      <w:proofErr w:type="spellEnd"/>
      <w:r w:rsidRPr="00283D9A">
        <w:t xml:space="preserve"> </w:t>
      </w:r>
      <w:proofErr w:type="spellStart"/>
      <w:r w:rsidRPr="00283D9A">
        <w:t>eu</w:t>
      </w:r>
      <w:proofErr w:type="spellEnd"/>
      <w:r w:rsidRPr="00283D9A">
        <w:t xml:space="preserve"> </w:t>
      </w:r>
      <w:proofErr w:type="spellStart"/>
      <w:r w:rsidRPr="00283D9A">
        <w:t>eros</w:t>
      </w:r>
      <w:proofErr w:type="spellEnd"/>
      <w:r w:rsidRPr="00283D9A">
        <w:t xml:space="preserve"> </w:t>
      </w:r>
      <w:proofErr w:type="spellStart"/>
      <w:r w:rsidRPr="00283D9A">
        <w:t>tincidunt</w:t>
      </w:r>
      <w:proofErr w:type="spellEnd"/>
      <w:r w:rsidRPr="00283D9A">
        <w:t xml:space="preserve">, </w:t>
      </w:r>
      <w:proofErr w:type="spellStart"/>
      <w:r w:rsidRPr="00283D9A">
        <w:t>mattis</w:t>
      </w:r>
      <w:proofErr w:type="spellEnd"/>
      <w:r w:rsidRPr="00283D9A">
        <w:t xml:space="preserve"> </w:t>
      </w:r>
      <w:proofErr w:type="spellStart"/>
      <w:r w:rsidRPr="00283D9A">
        <w:t>tincidunt</w:t>
      </w:r>
      <w:proofErr w:type="spellEnd"/>
      <w:r w:rsidRPr="00283D9A">
        <w:t xml:space="preserve"> </w:t>
      </w:r>
      <w:proofErr w:type="spellStart"/>
      <w:r w:rsidRPr="00283D9A">
        <w:t>libero</w:t>
      </w:r>
      <w:proofErr w:type="spellEnd"/>
      <w:r w:rsidRPr="00283D9A">
        <w:t xml:space="preserve">. </w:t>
      </w:r>
      <w:proofErr w:type="spellStart"/>
      <w:r w:rsidRPr="00283D9A">
        <w:t>Maecenas</w:t>
      </w:r>
      <w:proofErr w:type="spellEnd"/>
      <w:r w:rsidRPr="00283D9A">
        <w:t xml:space="preserve"> </w:t>
      </w:r>
      <w:proofErr w:type="spellStart"/>
      <w:r w:rsidRPr="00283D9A">
        <w:t>sodales</w:t>
      </w:r>
      <w:proofErr w:type="spellEnd"/>
      <w:r w:rsidRPr="00283D9A">
        <w:t xml:space="preserve"> </w:t>
      </w:r>
      <w:proofErr w:type="spellStart"/>
      <w:r w:rsidRPr="00283D9A">
        <w:t>congue</w:t>
      </w:r>
      <w:proofErr w:type="spellEnd"/>
      <w:r w:rsidRPr="00283D9A">
        <w:t xml:space="preserve"> </w:t>
      </w:r>
      <w:proofErr w:type="spellStart"/>
      <w:r w:rsidRPr="00283D9A">
        <w:t>convallis</w:t>
      </w:r>
      <w:proofErr w:type="spellEnd"/>
      <w:r w:rsidRPr="00283D9A">
        <w:t xml:space="preserve">. </w:t>
      </w:r>
      <w:proofErr w:type="spellStart"/>
      <w:r w:rsidRPr="00283D9A">
        <w:t>Donec</w:t>
      </w:r>
      <w:proofErr w:type="spellEnd"/>
      <w:r w:rsidRPr="00283D9A">
        <w:t xml:space="preserve"> </w:t>
      </w:r>
      <w:proofErr w:type="spellStart"/>
      <w:r w:rsidRPr="00283D9A">
        <w:t>fringilla</w:t>
      </w:r>
      <w:proofErr w:type="spellEnd"/>
      <w:r w:rsidRPr="00283D9A">
        <w:t xml:space="preserve"> </w:t>
      </w:r>
      <w:proofErr w:type="spellStart"/>
      <w:r w:rsidRPr="00283D9A">
        <w:t>urna</w:t>
      </w:r>
      <w:proofErr w:type="spellEnd"/>
      <w:r w:rsidRPr="00283D9A">
        <w:t xml:space="preserve"> </w:t>
      </w:r>
      <w:proofErr w:type="spellStart"/>
      <w:r w:rsidRPr="00283D9A">
        <w:t>in</w:t>
      </w:r>
      <w:proofErr w:type="spellEnd"/>
      <w:r w:rsidRPr="00283D9A">
        <w:t xml:space="preserve"> </w:t>
      </w:r>
      <w:proofErr w:type="spellStart"/>
      <w:r w:rsidRPr="00283D9A">
        <w:t>odio</w:t>
      </w:r>
      <w:proofErr w:type="spellEnd"/>
      <w:r w:rsidRPr="00283D9A">
        <w:t xml:space="preserve"> </w:t>
      </w:r>
      <w:proofErr w:type="spellStart"/>
      <w:r w:rsidRPr="00283D9A">
        <w:t>sagittis</w:t>
      </w:r>
      <w:proofErr w:type="spellEnd"/>
      <w:r w:rsidRPr="00283D9A">
        <w:t xml:space="preserve"> </w:t>
      </w:r>
      <w:proofErr w:type="spellStart"/>
      <w:r w:rsidRPr="00283D9A">
        <w:t>scelerisque</w:t>
      </w:r>
      <w:proofErr w:type="spellEnd"/>
      <w:r w:rsidRPr="00283D9A">
        <w:t xml:space="preserve">. </w:t>
      </w:r>
      <w:proofErr w:type="spellStart"/>
      <w:r w:rsidRPr="00283D9A">
        <w:t>Duis</w:t>
      </w:r>
      <w:proofErr w:type="spellEnd"/>
      <w:r w:rsidRPr="00283D9A">
        <w:t xml:space="preserve"> </w:t>
      </w:r>
      <w:proofErr w:type="spellStart"/>
      <w:r w:rsidRPr="00283D9A">
        <w:t>orci</w:t>
      </w:r>
      <w:proofErr w:type="spellEnd"/>
      <w:r w:rsidRPr="00283D9A">
        <w:t xml:space="preserve"> </w:t>
      </w:r>
      <w:proofErr w:type="spellStart"/>
      <w:r w:rsidRPr="00283D9A">
        <w:t>lacus</w:t>
      </w:r>
      <w:proofErr w:type="spellEnd"/>
      <w:r w:rsidRPr="00283D9A">
        <w:t xml:space="preserve">, </w:t>
      </w:r>
      <w:proofErr w:type="spellStart"/>
      <w:r w:rsidRPr="00283D9A">
        <w:t>semper</w:t>
      </w:r>
      <w:proofErr w:type="spellEnd"/>
      <w:r w:rsidRPr="00283D9A">
        <w:t xml:space="preserve"> </w:t>
      </w:r>
      <w:proofErr w:type="spellStart"/>
      <w:r w:rsidRPr="00283D9A">
        <w:t>quis</w:t>
      </w:r>
      <w:proofErr w:type="spellEnd"/>
      <w:r w:rsidRPr="00283D9A">
        <w:t xml:space="preserve"> </w:t>
      </w:r>
      <w:proofErr w:type="spellStart"/>
      <w:r w:rsidRPr="00283D9A">
        <w:t>rutrum</w:t>
      </w:r>
      <w:proofErr w:type="spellEnd"/>
      <w:r w:rsidRPr="00283D9A">
        <w:t xml:space="preserve"> </w:t>
      </w:r>
      <w:proofErr w:type="spellStart"/>
      <w:r w:rsidRPr="00283D9A">
        <w:t>id</w:t>
      </w:r>
      <w:proofErr w:type="spellEnd"/>
      <w:r w:rsidRPr="00283D9A">
        <w:t xml:space="preserve">, </w:t>
      </w:r>
      <w:proofErr w:type="spellStart"/>
      <w:r w:rsidRPr="00283D9A">
        <w:t>commodo</w:t>
      </w:r>
      <w:proofErr w:type="spellEnd"/>
      <w:r w:rsidRPr="00283D9A">
        <w:t xml:space="preserve"> </w:t>
      </w:r>
      <w:proofErr w:type="spellStart"/>
      <w:r w:rsidRPr="00283D9A">
        <w:t>nec</w:t>
      </w:r>
      <w:proofErr w:type="spellEnd"/>
      <w:r w:rsidRPr="00283D9A">
        <w:t xml:space="preserve"> </w:t>
      </w:r>
      <w:proofErr w:type="spellStart"/>
      <w:r w:rsidRPr="00283D9A">
        <w:t>quam</w:t>
      </w:r>
      <w:proofErr w:type="spellEnd"/>
      <w:r w:rsidRPr="00283D9A">
        <w:t xml:space="preserve">. </w:t>
      </w:r>
      <w:proofErr w:type="spellStart"/>
      <w:r w:rsidRPr="00283D9A">
        <w:t>Morbi</w:t>
      </w:r>
      <w:proofErr w:type="spellEnd"/>
      <w:r w:rsidRPr="00283D9A">
        <w:t xml:space="preserve"> </w:t>
      </w:r>
      <w:proofErr w:type="spellStart"/>
      <w:r w:rsidRPr="00283D9A">
        <w:t>laoreet</w:t>
      </w:r>
      <w:proofErr w:type="spellEnd"/>
      <w:r w:rsidRPr="00283D9A">
        <w:t xml:space="preserve">, </w:t>
      </w:r>
      <w:proofErr w:type="spellStart"/>
      <w:r w:rsidRPr="00283D9A">
        <w:t>libero</w:t>
      </w:r>
      <w:proofErr w:type="spellEnd"/>
      <w:r w:rsidRPr="00283D9A">
        <w:t xml:space="preserve"> </w:t>
      </w:r>
      <w:proofErr w:type="spellStart"/>
      <w:r w:rsidRPr="00283D9A">
        <w:t>in</w:t>
      </w:r>
      <w:proofErr w:type="spellEnd"/>
      <w:r w:rsidRPr="00283D9A">
        <w:t xml:space="preserve"> </w:t>
      </w:r>
      <w:proofErr w:type="spellStart"/>
      <w:r w:rsidRPr="00283D9A">
        <w:t>congue</w:t>
      </w:r>
      <w:proofErr w:type="spellEnd"/>
      <w:r w:rsidRPr="00283D9A">
        <w:t xml:space="preserve"> </w:t>
      </w:r>
      <w:proofErr w:type="spellStart"/>
      <w:r w:rsidRPr="00283D9A">
        <w:t>feugiat</w:t>
      </w:r>
      <w:proofErr w:type="spellEnd"/>
      <w:r w:rsidRPr="00283D9A">
        <w:t xml:space="preserve">, </w:t>
      </w:r>
      <w:proofErr w:type="spellStart"/>
      <w:r w:rsidRPr="00283D9A">
        <w:t>mauris</w:t>
      </w:r>
      <w:proofErr w:type="spellEnd"/>
      <w:r w:rsidRPr="00283D9A">
        <w:t xml:space="preserve"> </w:t>
      </w:r>
      <w:proofErr w:type="spellStart"/>
      <w:r w:rsidRPr="00283D9A">
        <w:t>nibh</w:t>
      </w:r>
      <w:proofErr w:type="spellEnd"/>
      <w:r w:rsidRPr="00283D9A">
        <w:t xml:space="preserve"> </w:t>
      </w:r>
      <w:proofErr w:type="spellStart"/>
      <w:r w:rsidRPr="00283D9A">
        <w:t>vulputate</w:t>
      </w:r>
      <w:proofErr w:type="spellEnd"/>
      <w:r w:rsidRPr="00283D9A">
        <w:t xml:space="preserve"> </w:t>
      </w:r>
      <w:proofErr w:type="spellStart"/>
      <w:r w:rsidRPr="00283D9A">
        <w:t>leo</w:t>
      </w:r>
      <w:proofErr w:type="spellEnd"/>
      <w:r w:rsidRPr="00283D9A">
        <w:t xml:space="preserve">, </w:t>
      </w:r>
      <w:proofErr w:type="spellStart"/>
      <w:r w:rsidRPr="00283D9A">
        <w:t>ut</w:t>
      </w:r>
      <w:proofErr w:type="spellEnd"/>
      <w:r w:rsidRPr="00283D9A">
        <w:t xml:space="preserve"> </w:t>
      </w:r>
      <w:proofErr w:type="spellStart"/>
      <w:r w:rsidRPr="00283D9A">
        <w:t>ullamcorper</w:t>
      </w:r>
      <w:proofErr w:type="spellEnd"/>
      <w:r w:rsidRPr="00283D9A">
        <w:t xml:space="preserve"> </w:t>
      </w:r>
      <w:proofErr w:type="spellStart"/>
      <w:r w:rsidRPr="00283D9A">
        <w:t>nisi</w:t>
      </w:r>
      <w:proofErr w:type="spellEnd"/>
      <w:r w:rsidRPr="00283D9A">
        <w:t xml:space="preserve"> </w:t>
      </w:r>
      <w:proofErr w:type="spellStart"/>
      <w:r w:rsidRPr="00283D9A">
        <w:t>lacus</w:t>
      </w:r>
      <w:proofErr w:type="spellEnd"/>
      <w:r w:rsidRPr="00283D9A">
        <w:t xml:space="preserve"> </w:t>
      </w:r>
      <w:proofErr w:type="spellStart"/>
      <w:r w:rsidRPr="00283D9A">
        <w:t>vitae</w:t>
      </w:r>
      <w:proofErr w:type="spellEnd"/>
      <w:r w:rsidRPr="00283D9A">
        <w:t xml:space="preserve"> </w:t>
      </w:r>
      <w:proofErr w:type="spellStart"/>
      <w:r w:rsidRPr="00283D9A">
        <w:t>nisl</w:t>
      </w:r>
      <w:proofErr w:type="spellEnd"/>
      <w:r w:rsidRPr="00283D9A">
        <w:t xml:space="preserve">. </w:t>
      </w:r>
      <w:proofErr w:type="spellStart"/>
      <w:r w:rsidRPr="00283D9A">
        <w:t>Aenean</w:t>
      </w:r>
      <w:proofErr w:type="spellEnd"/>
      <w:r w:rsidRPr="00283D9A">
        <w:t xml:space="preserve"> </w:t>
      </w:r>
      <w:proofErr w:type="spellStart"/>
      <w:r w:rsidRPr="00283D9A">
        <w:t>eget</w:t>
      </w:r>
      <w:proofErr w:type="spellEnd"/>
      <w:r w:rsidRPr="00283D9A">
        <w:t xml:space="preserve"> </w:t>
      </w:r>
      <w:proofErr w:type="spellStart"/>
      <w:r w:rsidRPr="00283D9A">
        <w:t>sem</w:t>
      </w:r>
      <w:proofErr w:type="spellEnd"/>
      <w:r w:rsidRPr="00283D9A">
        <w:t xml:space="preserve"> </w:t>
      </w:r>
      <w:proofErr w:type="spellStart"/>
      <w:r w:rsidRPr="00283D9A">
        <w:t>enim</w:t>
      </w:r>
      <w:proofErr w:type="spellEnd"/>
      <w:r w:rsidRPr="00283D9A">
        <w:t>.</w:t>
      </w:r>
    </w:p>
    <w:p w:rsidR="00FA7F2C" w:rsidRPr="00FA7F2C" w:rsidRDefault="00FA7F2C" w:rsidP="00283D9A">
      <w:pPr>
        <w:pStyle w:val="ab"/>
        <w:ind w:firstLine="0"/>
      </w:pPr>
    </w:p>
    <w:p w:rsidR="00281069" w:rsidRPr="004D067C" w:rsidRDefault="00281069" w:rsidP="00322789">
      <w:pPr>
        <w:pStyle w:val="ab"/>
        <w:ind w:firstLine="0"/>
      </w:pPr>
    </w:p>
    <w:p w:rsidR="00322789" w:rsidRPr="005F73F0" w:rsidRDefault="00281069" w:rsidP="00104A04">
      <w:pPr>
        <w:pStyle w:val="a0"/>
      </w:pPr>
      <w:r>
        <w:br w:type="page"/>
      </w:r>
      <w:r w:rsidR="00104A04">
        <w:rPr>
          <w:rFonts w:eastAsia="GungsuhChe"/>
        </w:rPr>
        <w:lastRenderedPageBreak/>
        <w:t xml:space="preserve"> </w:t>
      </w:r>
      <w:bookmarkStart w:id="17" w:name="_Toc499047012"/>
      <w:r w:rsidR="001D1501">
        <w:rPr>
          <w:rFonts w:eastAsia="GungsuhChe"/>
        </w:rPr>
        <w:t>ТЕПЛОВИЙ БАЛАНС</w:t>
      </w:r>
      <w:bookmarkEnd w:id="17"/>
    </w:p>
    <w:p w:rsidR="00104A04" w:rsidRPr="00281069" w:rsidRDefault="00104A04" w:rsidP="00104A04">
      <w:pPr>
        <w:pStyle w:val="ab"/>
        <w:ind w:firstLine="0"/>
        <w:jc w:val="center"/>
      </w:pPr>
    </w:p>
    <w:p w:rsidR="00104A04" w:rsidRDefault="00104A04" w:rsidP="00104A04">
      <w:pPr>
        <w:pStyle w:val="a1"/>
      </w:pPr>
      <w:bookmarkStart w:id="18" w:name="_Toc499047013"/>
      <w:r>
        <w:rPr>
          <w:lang w:val="uk-UA"/>
        </w:rPr>
        <w:t>Підрозділ</w:t>
      </w:r>
      <w:bookmarkEnd w:id="18"/>
    </w:p>
    <w:p w:rsidR="00104A04" w:rsidRDefault="00104A04" w:rsidP="00104A04">
      <w:pPr>
        <w:pStyle w:val="ab"/>
      </w:pPr>
      <w:proofErr w:type="spellStart"/>
      <w:r w:rsidRPr="00810268">
        <w:t>Lorem</w:t>
      </w:r>
      <w:proofErr w:type="spellEnd"/>
      <w:r w:rsidRPr="00810268">
        <w:t xml:space="preserve"> </w:t>
      </w:r>
      <w:proofErr w:type="spellStart"/>
      <w:r w:rsidRPr="00810268">
        <w:t>ipsum</w:t>
      </w:r>
      <w:proofErr w:type="spellEnd"/>
      <w:r w:rsidRPr="00810268">
        <w:t xml:space="preserve"> </w:t>
      </w:r>
      <w:proofErr w:type="spellStart"/>
      <w:r w:rsidRPr="00810268">
        <w:t>dolor</w:t>
      </w:r>
      <w:proofErr w:type="spellEnd"/>
      <w:r w:rsidRPr="00810268">
        <w:t xml:space="preserve"> </w:t>
      </w:r>
      <w:proofErr w:type="spellStart"/>
      <w:r w:rsidRPr="00810268">
        <w:t>sit</w:t>
      </w:r>
      <w:proofErr w:type="spellEnd"/>
      <w:r w:rsidRPr="00810268">
        <w:t xml:space="preserve"> </w:t>
      </w:r>
      <w:proofErr w:type="spellStart"/>
      <w:r w:rsidRPr="00810268">
        <w:t>amet</w:t>
      </w:r>
      <w:proofErr w:type="spellEnd"/>
      <w:r w:rsidRPr="00810268">
        <w:t xml:space="preserve">, </w:t>
      </w:r>
      <w:proofErr w:type="spellStart"/>
      <w:r w:rsidRPr="00810268">
        <w:t>consectetur</w:t>
      </w:r>
      <w:proofErr w:type="spellEnd"/>
      <w:r w:rsidRPr="00810268">
        <w:t xml:space="preserve"> </w:t>
      </w:r>
      <w:proofErr w:type="spellStart"/>
      <w:r w:rsidRPr="00810268">
        <w:t>adipiscing</w:t>
      </w:r>
      <w:proofErr w:type="spellEnd"/>
      <w:r w:rsidRPr="00810268">
        <w:t xml:space="preserve"> </w:t>
      </w:r>
      <w:proofErr w:type="spellStart"/>
      <w:r w:rsidRPr="00810268">
        <w:t>elit</w:t>
      </w:r>
      <w:proofErr w:type="spellEnd"/>
      <w:r w:rsidRPr="00810268">
        <w:t xml:space="preserve">. </w:t>
      </w:r>
      <w:proofErr w:type="spellStart"/>
      <w:r w:rsidRPr="00810268">
        <w:t>Vivamus</w:t>
      </w:r>
      <w:proofErr w:type="spellEnd"/>
      <w:r w:rsidRPr="00810268">
        <w:t xml:space="preserve"> </w:t>
      </w:r>
      <w:proofErr w:type="spellStart"/>
      <w:r w:rsidRPr="00810268">
        <w:t>risus</w:t>
      </w:r>
      <w:proofErr w:type="spellEnd"/>
      <w:r w:rsidRPr="00810268">
        <w:t xml:space="preserve"> </w:t>
      </w:r>
      <w:proofErr w:type="spellStart"/>
      <w:r w:rsidRPr="00810268">
        <w:t>tortor</w:t>
      </w:r>
      <w:proofErr w:type="spellEnd"/>
      <w:r w:rsidRPr="00810268">
        <w:t xml:space="preserve">, </w:t>
      </w:r>
      <w:proofErr w:type="spellStart"/>
      <w:r w:rsidRPr="00810268">
        <w:t>blandit</w:t>
      </w:r>
      <w:proofErr w:type="spellEnd"/>
      <w:r w:rsidRPr="00810268">
        <w:t xml:space="preserve"> </w:t>
      </w:r>
      <w:proofErr w:type="spellStart"/>
      <w:r w:rsidRPr="00810268">
        <w:t>eu</w:t>
      </w:r>
      <w:proofErr w:type="spellEnd"/>
      <w:r w:rsidRPr="00810268">
        <w:t xml:space="preserve"> </w:t>
      </w:r>
      <w:proofErr w:type="spellStart"/>
      <w:r w:rsidRPr="00810268">
        <w:t>eros</w:t>
      </w:r>
      <w:proofErr w:type="spellEnd"/>
      <w:r w:rsidRPr="00810268">
        <w:t xml:space="preserve"> </w:t>
      </w:r>
      <w:proofErr w:type="spellStart"/>
      <w:r w:rsidRPr="00810268">
        <w:t>tincidunt</w:t>
      </w:r>
      <w:proofErr w:type="spellEnd"/>
      <w:r w:rsidRPr="00810268">
        <w:t xml:space="preserve">, </w:t>
      </w:r>
      <w:proofErr w:type="spellStart"/>
      <w:r w:rsidRPr="00810268">
        <w:t>mattis</w:t>
      </w:r>
      <w:proofErr w:type="spellEnd"/>
      <w:r w:rsidRPr="00810268">
        <w:t xml:space="preserve"> </w:t>
      </w:r>
      <w:proofErr w:type="spellStart"/>
      <w:r w:rsidRPr="00810268">
        <w:t>tincidunt</w:t>
      </w:r>
      <w:proofErr w:type="spellEnd"/>
      <w:r w:rsidRPr="00810268">
        <w:t xml:space="preserve"> </w:t>
      </w:r>
      <w:proofErr w:type="spellStart"/>
      <w:r w:rsidRPr="00810268">
        <w:t>libero</w:t>
      </w:r>
      <w:proofErr w:type="spellEnd"/>
      <w:r w:rsidRPr="00810268">
        <w:t xml:space="preserve">. </w:t>
      </w:r>
      <w:proofErr w:type="spellStart"/>
      <w:r w:rsidRPr="00810268">
        <w:t>Maecenas</w:t>
      </w:r>
      <w:proofErr w:type="spellEnd"/>
      <w:r w:rsidRPr="00810268">
        <w:t xml:space="preserve"> </w:t>
      </w:r>
      <w:proofErr w:type="spellStart"/>
      <w:r w:rsidRPr="00810268">
        <w:t>sodales</w:t>
      </w:r>
      <w:proofErr w:type="spellEnd"/>
      <w:r w:rsidRPr="00810268">
        <w:t xml:space="preserve"> </w:t>
      </w:r>
      <w:proofErr w:type="spellStart"/>
      <w:r w:rsidRPr="00810268">
        <w:t>congue</w:t>
      </w:r>
      <w:proofErr w:type="spellEnd"/>
      <w:r w:rsidRPr="00810268">
        <w:t xml:space="preserve"> </w:t>
      </w:r>
      <w:proofErr w:type="spellStart"/>
      <w:r w:rsidRPr="00810268">
        <w:t>convallis</w:t>
      </w:r>
      <w:proofErr w:type="spellEnd"/>
      <w:r w:rsidRPr="00810268">
        <w:t xml:space="preserve">. </w:t>
      </w:r>
      <w:proofErr w:type="spellStart"/>
      <w:r w:rsidRPr="00810268">
        <w:t>Donec</w:t>
      </w:r>
      <w:proofErr w:type="spellEnd"/>
      <w:r w:rsidRPr="00810268">
        <w:t xml:space="preserve"> </w:t>
      </w:r>
      <w:proofErr w:type="spellStart"/>
      <w:r w:rsidRPr="00810268">
        <w:t>fringilla</w:t>
      </w:r>
      <w:proofErr w:type="spellEnd"/>
      <w:r w:rsidRPr="00810268">
        <w:t xml:space="preserve"> </w:t>
      </w:r>
      <w:proofErr w:type="spellStart"/>
      <w:r w:rsidRPr="00810268">
        <w:t>urna</w:t>
      </w:r>
      <w:proofErr w:type="spellEnd"/>
      <w:r w:rsidRPr="00810268">
        <w:t xml:space="preserve"> </w:t>
      </w:r>
      <w:proofErr w:type="spellStart"/>
      <w:r w:rsidRPr="00810268">
        <w:t>in</w:t>
      </w:r>
      <w:proofErr w:type="spellEnd"/>
      <w:r w:rsidRPr="00810268">
        <w:t xml:space="preserve"> </w:t>
      </w:r>
      <w:proofErr w:type="spellStart"/>
      <w:r w:rsidRPr="00810268">
        <w:t>odio</w:t>
      </w:r>
      <w:proofErr w:type="spellEnd"/>
      <w:r w:rsidRPr="00810268">
        <w:t xml:space="preserve"> </w:t>
      </w:r>
      <w:proofErr w:type="spellStart"/>
      <w:r w:rsidRPr="00810268">
        <w:t>sagittis</w:t>
      </w:r>
      <w:proofErr w:type="spellEnd"/>
      <w:r w:rsidRPr="00810268">
        <w:t xml:space="preserve"> </w:t>
      </w:r>
      <w:proofErr w:type="spellStart"/>
      <w:r w:rsidRPr="00810268">
        <w:t>scelerisque</w:t>
      </w:r>
      <w:proofErr w:type="spellEnd"/>
      <w:r w:rsidRPr="00810268">
        <w:t xml:space="preserve">. </w:t>
      </w:r>
      <w:proofErr w:type="spellStart"/>
      <w:r w:rsidRPr="00810268">
        <w:t>Duis</w:t>
      </w:r>
      <w:proofErr w:type="spellEnd"/>
      <w:r w:rsidRPr="00810268">
        <w:t xml:space="preserve"> </w:t>
      </w:r>
      <w:proofErr w:type="spellStart"/>
      <w:r w:rsidRPr="00810268">
        <w:t>orci</w:t>
      </w:r>
      <w:proofErr w:type="spellEnd"/>
      <w:r w:rsidRPr="00810268">
        <w:t xml:space="preserve"> </w:t>
      </w:r>
      <w:proofErr w:type="spellStart"/>
      <w:r w:rsidRPr="00810268">
        <w:t>lacus</w:t>
      </w:r>
      <w:proofErr w:type="spellEnd"/>
      <w:r w:rsidRPr="00810268">
        <w:t xml:space="preserve">, </w:t>
      </w:r>
      <w:proofErr w:type="spellStart"/>
      <w:r w:rsidRPr="00810268">
        <w:t>semper</w:t>
      </w:r>
      <w:proofErr w:type="spellEnd"/>
      <w:r w:rsidRPr="00810268">
        <w:t xml:space="preserve"> </w:t>
      </w:r>
      <w:proofErr w:type="spellStart"/>
      <w:r w:rsidRPr="00810268">
        <w:t>quis</w:t>
      </w:r>
      <w:proofErr w:type="spellEnd"/>
      <w:r w:rsidRPr="00810268">
        <w:t xml:space="preserve"> </w:t>
      </w:r>
      <w:proofErr w:type="spellStart"/>
      <w:r w:rsidRPr="00810268">
        <w:t>rutrum</w:t>
      </w:r>
      <w:proofErr w:type="spellEnd"/>
      <w:r w:rsidRPr="00810268">
        <w:t xml:space="preserve"> </w:t>
      </w:r>
      <w:proofErr w:type="spellStart"/>
      <w:r w:rsidRPr="00810268">
        <w:t>id</w:t>
      </w:r>
      <w:proofErr w:type="spellEnd"/>
      <w:r w:rsidRPr="00810268">
        <w:t xml:space="preserve">, </w:t>
      </w:r>
      <w:proofErr w:type="spellStart"/>
      <w:r w:rsidRPr="00810268">
        <w:t>commodo</w:t>
      </w:r>
      <w:proofErr w:type="spellEnd"/>
      <w:r w:rsidRPr="00810268">
        <w:t xml:space="preserve"> </w:t>
      </w:r>
      <w:proofErr w:type="spellStart"/>
      <w:r w:rsidRPr="00810268">
        <w:t>nec</w:t>
      </w:r>
      <w:proofErr w:type="spellEnd"/>
      <w:r w:rsidRPr="00810268">
        <w:t xml:space="preserve"> </w:t>
      </w:r>
      <w:proofErr w:type="spellStart"/>
      <w:r w:rsidRPr="00810268">
        <w:t>quam</w:t>
      </w:r>
      <w:proofErr w:type="spellEnd"/>
      <w:r w:rsidRPr="00810268">
        <w:t xml:space="preserve">. </w:t>
      </w:r>
      <w:proofErr w:type="spellStart"/>
      <w:r w:rsidRPr="00810268">
        <w:t>Morbi</w:t>
      </w:r>
      <w:proofErr w:type="spellEnd"/>
      <w:r w:rsidRPr="00810268">
        <w:t xml:space="preserve"> </w:t>
      </w:r>
      <w:proofErr w:type="spellStart"/>
      <w:r w:rsidRPr="00810268">
        <w:t>laoreet</w:t>
      </w:r>
      <w:proofErr w:type="spellEnd"/>
      <w:r w:rsidRPr="00810268">
        <w:t xml:space="preserve">, </w:t>
      </w:r>
      <w:proofErr w:type="spellStart"/>
      <w:r w:rsidRPr="00810268">
        <w:t>libero</w:t>
      </w:r>
      <w:proofErr w:type="spellEnd"/>
      <w:r w:rsidRPr="00810268">
        <w:t xml:space="preserve"> </w:t>
      </w:r>
      <w:proofErr w:type="spellStart"/>
      <w:r w:rsidRPr="00810268">
        <w:t>in</w:t>
      </w:r>
      <w:proofErr w:type="spellEnd"/>
      <w:r w:rsidRPr="00810268">
        <w:t xml:space="preserve"> </w:t>
      </w:r>
      <w:proofErr w:type="spellStart"/>
      <w:r w:rsidRPr="00810268">
        <w:t>congue</w:t>
      </w:r>
      <w:proofErr w:type="spellEnd"/>
      <w:r w:rsidRPr="00810268">
        <w:t xml:space="preserve"> </w:t>
      </w:r>
      <w:proofErr w:type="spellStart"/>
      <w:r w:rsidRPr="00810268">
        <w:t>feugiat</w:t>
      </w:r>
      <w:proofErr w:type="spellEnd"/>
      <w:r w:rsidRPr="00810268">
        <w:t xml:space="preserve">, </w:t>
      </w:r>
      <w:proofErr w:type="spellStart"/>
      <w:r w:rsidRPr="00810268">
        <w:t>mauris</w:t>
      </w:r>
      <w:proofErr w:type="spellEnd"/>
      <w:r w:rsidRPr="00810268">
        <w:t xml:space="preserve"> </w:t>
      </w:r>
      <w:proofErr w:type="spellStart"/>
      <w:r w:rsidRPr="00810268">
        <w:t>nibh</w:t>
      </w:r>
      <w:proofErr w:type="spellEnd"/>
      <w:r w:rsidRPr="00810268">
        <w:t xml:space="preserve"> </w:t>
      </w:r>
      <w:proofErr w:type="spellStart"/>
      <w:r w:rsidRPr="00810268">
        <w:t>vulputate</w:t>
      </w:r>
      <w:proofErr w:type="spellEnd"/>
      <w:r w:rsidRPr="00810268">
        <w:t xml:space="preserve"> </w:t>
      </w:r>
      <w:proofErr w:type="spellStart"/>
      <w:r w:rsidRPr="00810268">
        <w:t>leo</w:t>
      </w:r>
      <w:proofErr w:type="spellEnd"/>
      <w:r w:rsidRPr="00810268">
        <w:t xml:space="preserve">, </w:t>
      </w:r>
      <w:proofErr w:type="spellStart"/>
      <w:r w:rsidRPr="00810268">
        <w:t>ut</w:t>
      </w:r>
      <w:proofErr w:type="spellEnd"/>
      <w:r w:rsidRPr="00810268">
        <w:t xml:space="preserve"> </w:t>
      </w:r>
      <w:proofErr w:type="spellStart"/>
      <w:r w:rsidRPr="00810268">
        <w:t>ullamcorper</w:t>
      </w:r>
      <w:proofErr w:type="spellEnd"/>
      <w:r w:rsidRPr="00810268">
        <w:t xml:space="preserve"> </w:t>
      </w:r>
      <w:proofErr w:type="spellStart"/>
      <w:r w:rsidRPr="00810268">
        <w:t>nisi</w:t>
      </w:r>
      <w:proofErr w:type="spellEnd"/>
      <w:r w:rsidRPr="00810268">
        <w:t xml:space="preserve"> </w:t>
      </w:r>
      <w:proofErr w:type="spellStart"/>
      <w:r w:rsidRPr="00810268">
        <w:t>lacus</w:t>
      </w:r>
      <w:proofErr w:type="spellEnd"/>
      <w:r w:rsidRPr="00810268">
        <w:t xml:space="preserve"> </w:t>
      </w:r>
      <w:proofErr w:type="spellStart"/>
      <w:r w:rsidRPr="00810268">
        <w:t>vitae</w:t>
      </w:r>
      <w:proofErr w:type="spellEnd"/>
      <w:r w:rsidRPr="00810268">
        <w:t xml:space="preserve"> </w:t>
      </w:r>
      <w:proofErr w:type="spellStart"/>
      <w:r w:rsidRPr="00810268">
        <w:t>nisl</w:t>
      </w:r>
      <w:proofErr w:type="spellEnd"/>
      <w:r w:rsidRPr="00810268">
        <w:t xml:space="preserve">. </w:t>
      </w:r>
      <w:proofErr w:type="spellStart"/>
      <w:r w:rsidRPr="00810268">
        <w:t>Aenean</w:t>
      </w:r>
      <w:proofErr w:type="spellEnd"/>
      <w:r w:rsidRPr="00810268">
        <w:t xml:space="preserve"> </w:t>
      </w:r>
      <w:proofErr w:type="spellStart"/>
      <w:r w:rsidRPr="00810268">
        <w:t>eget</w:t>
      </w:r>
      <w:proofErr w:type="spellEnd"/>
      <w:r w:rsidRPr="00810268">
        <w:t xml:space="preserve"> </w:t>
      </w:r>
      <w:proofErr w:type="spellStart"/>
      <w:r w:rsidRPr="00810268">
        <w:t>sem</w:t>
      </w:r>
      <w:proofErr w:type="spellEnd"/>
      <w:r w:rsidRPr="00810268">
        <w:t xml:space="preserve"> </w:t>
      </w:r>
      <w:proofErr w:type="spellStart"/>
      <w:r w:rsidRPr="00810268">
        <w:t>enim</w:t>
      </w:r>
      <w:proofErr w:type="spellEnd"/>
      <w:r w:rsidRPr="00810268">
        <w:t>.</w:t>
      </w:r>
      <w:r>
        <w:t xml:space="preserve"> </w:t>
      </w:r>
    </w:p>
    <w:p w:rsidR="00104A04" w:rsidRPr="00D528BF" w:rsidRDefault="00104A04" w:rsidP="00104A04">
      <w:pPr>
        <w:pStyle w:val="ab"/>
      </w:pPr>
    </w:p>
    <w:p w:rsidR="00104A04" w:rsidRDefault="00104A04" w:rsidP="00104A04">
      <w:pPr>
        <w:pStyle w:val="a1"/>
      </w:pPr>
      <w:bookmarkStart w:id="19" w:name="_Toc499047014"/>
      <w:r>
        <w:rPr>
          <w:lang w:val="uk-UA"/>
        </w:rPr>
        <w:t>Підрозділ</w:t>
      </w:r>
      <w:bookmarkEnd w:id="19"/>
      <w:r>
        <w:t xml:space="preserve"> </w:t>
      </w:r>
      <w:r w:rsidRPr="001A3C03">
        <w:t xml:space="preserve"> </w:t>
      </w:r>
    </w:p>
    <w:p w:rsidR="00104A04" w:rsidRDefault="00104A04" w:rsidP="00104A04">
      <w:pPr>
        <w:pStyle w:val="ab"/>
      </w:pPr>
      <w:proofErr w:type="spellStart"/>
      <w:r w:rsidRPr="00283D9A">
        <w:t>Lorem</w:t>
      </w:r>
      <w:proofErr w:type="spellEnd"/>
      <w:r w:rsidRPr="00283D9A">
        <w:t xml:space="preserve"> </w:t>
      </w:r>
      <w:proofErr w:type="spellStart"/>
      <w:r w:rsidRPr="00283D9A">
        <w:t>ipsum</w:t>
      </w:r>
      <w:proofErr w:type="spellEnd"/>
      <w:r w:rsidRPr="00283D9A">
        <w:t xml:space="preserve"> </w:t>
      </w:r>
      <w:proofErr w:type="spellStart"/>
      <w:r w:rsidRPr="00283D9A">
        <w:t>dolor</w:t>
      </w:r>
      <w:proofErr w:type="spellEnd"/>
      <w:r w:rsidRPr="00283D9A">
        <w:t xml:space="preserve"> </w:t>
      </w:r>
      <w:proofErr w:type="spellStart"/>
      <w:r w:rsidRPr="00283D9A">
        <w:t>sit</w:t>
      </w:r>
      <w:proofErr w:type="spellEnd"/>
      <w:r w:rsidRPr="00283D9A">
        <w:t xml:space="preserve"> </w:t>
      </w:r>
      <w:proofErr w:type="spellStart"/>
      <w:r w:rsidRPr="00283D9A">
        <w:t>amet</w:t>
      </w:r>
      <w:proofErr w:type="spellEnd"/>
      <w:r w:rsidRPr="00283D9A">
        <w:t xml:space="preserve">, </w:t>
      </w:r>
      <w:proofErr w:type="spellStart"/>
      <w:r w:rsidRPr="00283D9A">
        <w:t>consectetur</w:t>
      </w:r>
      <w:proofErr w:type="spellEnd"/>
      <w:r w:rsidRPr="00283D9A">
        <w:t xml:space="preserve"> </w:t>
      </w:r>
      <w:proofErr w:type="spellStart"/>
      <w:r w:rsidRPr="00283D9A">
        <w:t>adipiscing</w:t>
      </w:r>
      <w:proofErr w:type="spellEnd"/>
      <w:r w:rsidRPr="00283D9A">
        <w:t xml:space="preserve"> </w:t>
      </w:r>
      <w:proofErr w:type="spellStart"/>
      <w:r w:rsidRPr="00283D9A">
        <w:t>elit</w:t>
      </w:r>
      <w:proofErr w:type="spellEnd"/>
      <w:r w:rsidRPr="00283D9A">
        <w:t xml:space="preserve">. </w:t>
      </w:r>
      <w:proofErr w:type="spellStart"/>
      <w:r w:rsidRPr="00283D9A">
        <w:t>Vivamus</w:t>
      </w:r>
      <w:proofErr w:type="spellEnd"/>
      <w:r w:rsidRPr="00283D9A">
        <w:t xml:space="preserve"> </w:t>
      </w:r>
      <w:proofErr w:type="spellStart"/>
      <w:r w:rsidRPr="00283D9A">
        <w:t>risus</w:t>
      </w:r>
      <w:proofErr w:type="spellEnd"/>
      <w:r w:rsidRPr="00283D9A">
        <w:t xml:space="preserve"> </w:t>
      </w:r>
      <w:proofErr w:type="spellStart"/>
      <w:r w:rsidRPr="00283D9A">
        <w:t>tortor</w:t>
      </w:r>
      <w:proofErr w:type="spellEnd"/>
      <w:r w:rsidRPr="00283D9A">
        <w:t xml:space="preserve">, </w:t>
      </w:r>
      <w:proofErr w:type="spellStart"/>
      <w:r w:rsidRPr="00283D9A">
        <w:t>blandit</w:t>
      </w:r>
      <w:proofErr w:type="spellEnd"/>
      <w:r w:rsidRPr="00283D9A">
        <w:t xml:space="preserve"> </w:t>
      </w:r>
      <w:proofErr w:type="spellStart"/>
      <w:r w:rsidRPr="00283D9A">
        <w:t>eu</w:t>
      </w:r>
      <w:proofErr w:type="spellEnd"/>
      <w:r w:rsidRPr="00283D9A">
        <w:t xml:space="preserve"> </w:t>
      </w:r>
      <w:proofErr w:type="spellStart"/>
      <w:r w:rsidRPr="00283D9A">
        <w:t>eros</w:t>
      </w:r>
      <w:proofErr w:type="spellEnd"/>
      <w:r w:rsidRPr="00283D9A">
        <w:t xml:space="preserve"> </w:t>
      </w:r>
      <w:proofErr w:type="spellStart"/>
      <w:r w:rsidRPr="00283D9A">
        <w:t>tincidunt</w:t>
      </w:r>
      <w:proofErr w:type="spellEnd"/>
      <w:r w:rsidRPr="00283D9A">
        <w:t xml:space="preserve">, </w:t>
      </w:r>
      <w:proofErr w:type="spellStart"/>
      <w:r w:rsidRPr="00283D9A">
        <w:t>mattis</w:t>
      </w:r>
      <w:proofErr w:type="spellEnd"/>
      <w:r w:rsidRPr="00283D9A">
        <w:t xml:space="preserve"> </w:t>
      </w:r>
      <w:proofErr w:type="spellStart"/>
      <w:r w:rsidRPr="00283D9A">
        <w:t>tincidunt</w:t>
      </w:r>
      <w:proofErr w:type="spellEnd"/>
      <w:r w:rsidRPr="00283D9A">
        <w:t xml:space="preserve"> </w:t>
      </w:r>
      <w:proofErr w:type="spellStart"/>
      <w:r w:rsidRPr="00283D9A">
        <w:t>libero</w:t>
      </w:r>
      <w:proofErr w:type="spellEnd"/>
      <w:r w:rsidRPr="00283D9A">
        <w:t xml:space="preserve">. </w:t>
      </w:r>
      <w:proofErr w:type="spellStart"/>
      <w:r w:rsidRPr="00283D9A">
        <w:t>Maecenas</w:t>
      </w:r>
      <w:proofErr w:type="spellEnd"/>
      <w:r w:rsidRPr="00283D9A">
        <w:t xml:space="preserve"> </w:t>
      </w:r>
      <w:proofErr w:type="spellStart"/>
      <w:r w:rsidRPr="00283D9A">
        <w:t>sodales</w:t>
      </w:r>
      <w:proofErr w:type="spellEnd"/>
      <w:r w:rsidRPr="00283D9A">
        <w:t xml:space="preserve"> </w:t>
      </w:r>
      <w:proofErr w:type="spellStart"/>
      <w:r w:rsidRPr="00283D9A">
        <w:t>congue</w:t>
      </w:r>
      <w:proofErr w:type="spellEnd"/>
      <w:r w:rsidRPr="00283D9A">
        <w:t xml:space="preserve"> </w:t>
      </w:r>
      <w:proofErr w:type="spellStart"/>
      <w:r w:rsidRPr="00283D9A">
        <w:t>convallis</w:t>
      </w:r>
      <w:proofErr w:type="spellEnd"/>
      <w:r w:rsidRPr="00283D9A">
        <w:t xml:space="preserve">. </w:t>
      </w:r>
      <w:proofErr w:type="spellStart"/>
      <w:r w:rsidRPr="00283D9A">
        <w:t>Donec</w:t>
      </w:r>
      <w:proofErr w:type="spellEnd"/>
      <w:r w:rsidRPr="00283D9A">
        <w:t xml:space="preserve"> </w:t>
      </w:r>
      <w:proofErr w:type="spellStart"/>
      <w:r w:rsidRPr="00283D9A">
        <w:t>fringilla</w:t>
      </w:r>
      <w:proofErr w:type="spellEnd"/>
      <w:r w:rsidRPr="00283D9A">
        <w:t xml:space="preserve"> </w:t>
      </w:r>
      <w:proofErr w:type="spellStart"/>
      <w:r w:rsidRPr="00283D9A">
        <w:t>urna</w:t>
      </w:r>
      <w:proofErr w:type="spellEnd"/>
      <w:r w:rsidRPr="00283D9A">
        <w:t xml:space="preserve"> </w:t>
      </w:r>
      <w:proofErr w:type="spellStart"/>
      <w:r w:rsidRPr="00283D9A">
        <w:t>in</w:t>
      </w:r>
      <w:proofErr w:type="spellEnd"/>
      <w:r w:rsidRPr="00283D9A">
        <w:t xml:space="preserve"> </w:t>
      </w:r>
      <w:proofErr w:type="spellStart"/>
      <w:r w:rsidRPr="00283D9A">
        <w:t>odio</w:t>
      </w:r>
      <w:proofErr w:type="spellEnd"/>
      <w:r w:rsidRPr="00283D9A">
        <w:t xml:space="preserve"> </w:t>
      </w:r>
      <w:proofErr w:type="spellStart"/>
      <w:r w:rsidRPr="00283D9A">
        <w:t>sagittis</w:t>
      </w:r>
      <w:proofErr w:type="spellEnd"/>
      <w:r w:rsidRPr="00283D9A">
        <w:t xml:space="preserve"> </w:t>
      </w:r>
      <w:proofErr w:type="spellStart"/>
      <w:r w:rsidRPr="00283D9A">
        <w:t>scelerisque</w:t>
      </w:r>
      <w:proofErr w:type="spellEnd"/>
      <w:r w:rsidRPr="00283D9A">
        <w:t xml:space="preserve">. </w:t>
      </w:r>
      <w:proofErr w:type="spellStart"/>
      <w:r w:rsidRPr="00283D9A">
        <w:t>Duis</w:t>
      </w:r>
      <w:proofErr w:type="spellEnd"/>
      <w:r w:rsidRPr="00283D9A">
        <w:t xml:space="preserve"> </w:t>
      </w:r>
      <w:proofErr w:type="spellStart"/>
      <w:r w:rsidRPr="00283D9A">
        <w:t>orci</w:t>
      </w:r>
      <w:proofErr w:type="spellEnd"/>
      <w:r w:rsidRPr="00283D9A">
        <w:t xml:space="preserve"> </w:t>
      </w:r>
      <w:proofErr w:type="spellStart"/>
      <w:r w:rsidRPr="00283D9A">
        <w:t>lacus</w:t>
      </w:r>
      <w:proofErr w:type="spellEnd"/>
      <w:r w:rsidRPr="00283D9A">
        <w:t xml:space="preserve">, </w:t>
      </w:r>
      <w:proofErr w:type="spellStart"/>
      <w:r w:rsidRPr="00283D9A">
        <w:t>semper</w:t>
      </w:r>
      <w:proofErr w:type="spellEnd"/>
      <w:r w:rsidRPr="00283D9A">
        <w:t xml:space="preserve"> </w:t>
      </w:r>
      <w:proofErr w:type="spellStart"/>
      <w:r w:rsidRPr="00283D9A">
        <w:t>quis</w:t>
      </w:r>
      <w:proofErr w:type="spellEnd"/>
      <w:r w:rsidRPr="00283D9A">
        <w:t xml:space="preserve"> </w:t>
      </w:r>
      <w:proofErr w:type="spellStart"/>
      <w:r w:rsidRPr="00283D9A">
        <w:t>rutrum</w:t>
      </w:r>
      <w:proofErr w:type="spellEnd"/>
      <w:r w:rsidRPr="00283D9A">
        <w:t xml:space="preserve"> </w:t>
      </w:r>
      <w:proofErr w:type="spellStart"/>
      <w:r w:rsidRPr="00283D9A">
        <w:t>id</w:t>
      </w:r>
      <w:proofErr w:type="spellEnd"/>
      <w:r w:rsidRPr="00283D9A">
        <w:t xml:space="preserve">, </w:t>
      </w:r>
      <w:proofErr w:type="spellStart"/>
      <w:r w:rsidRPr="00283D9A">
        <w:t>commodo</w:t>
      </w:r>
      <w:proofErr w:type="spellEnd"/>
      <w:r w:rsidRPr="00283D9A">
        <w:t xml:space="preserve"> </w:t>
      </w:r>
      <w:proofErr w:type="spellStart"/>
      <w:r w:rsidRPr="00283D9A">
        <w:t>nec</w:t>
      </w:r>
      <w:proofErr w:type="spellEnd"/>
      <w:r w:rsidRPr="00283D9A">
        <w:t xml:space="preserve"> </w:t>
      </w:r>
      <w:proofErr w:type="spellStart"/>
      <w:r w:rsidRPr="00283D9A">
        <w:t>quam</w:t>
      </w:r>
      <w:proofErr w:type="spellEnd"/>
      <w:r w:rsidRPr="00283D9A">
        <w:t xml:space="preserve">. </w:t>
      </w:r>
      <w:proofErr w:type="spellStart"/>
      <w:r w:rsidRPr="00283D9A">
        <w:t>Morbi</w:t>
      </w:r>
      <w:proofErr w:type="spellEnd"/>
      <w:r w:rsidRPr="00283D9A">
        <w:t xml:space="preserve"> </w:t>
      </w:r>
      <w:proofErr w:type="spellStart"/>
      <w:r w:rsidRPr="00283D9A">
        <w:t>laoreet</w:t>
      </w:r>
      <w:proofErr w:type="spellEnd"/>
      <w:r w:rsidRPr="00283D9A">
        <w:t xml:space="preserve">, </w:t>
      </w:r>
      <w:proofErr w:type="spellStart"/>
      <w:r w:rsidRPr="00283D9A">
        <w:t>libero</w:t>
      </w:r>
      <w:proofErr w:type="spellEnd"/>
      <w:r w:rsidRPr="00283D9A">
        <w:t xml:space="preserve"> </w:t>
      </w:r>
      <w:proofErr w:type="spellStart"/>
      <w:r w:rsidRPr="00283D9A">
        <w:t>in</w:t>
      </w:r>
      <w:proofErr w:type="spellEnd"/>
      <w:r w:rsidRPr="00283D9A">
        <w:t xml:space="preserve"> </w:t>
      </w:r>
      <w:proofErr w:type="spellStart"/>
      <w:r w:rsidRPr="00283D9A">
        <w:t>congue</w:t>
      </w:r>
      <w:proofErr w:type="spellEnd"/>
      <w:r w:rsidRPr="00283D9A">
        <w:t xml:space="preserve"> </w:t>
      </w:r>
      <w:proofErr w:type="spellStart"/>
      <w:r w:rsidRPr="00283D9A">
        <w:t>feugiat</w:t>
      </w:r>
      <w:proofErr w:type="spellEnd"/>
      <w:r w:rsidRPr="00283D9A">
        <w:t xml:space="preserve">, </w:t>
      </w:r>
      <w:proofErr w:type="spellStart"/>
      <w:r w:rsidRPr="00283D9A">
        <w:t>mauris</w:t>
      </w:r>
      <w:proofErr w:type="spellEnd"/>
      <w:r w:rsidRPr="00283D9A">
        <w:t xml:space="preserve"> </w:t>
      </w:r>
      <w:proofErr w:type="spellStart"/>
      <w:r w:rsidRPr="00283D9A">
        <w:t>nibh</w:t>
      </w:r>
      <w:proofErr w:type="spellEnd"/>
      <w:r w:rsidRPr="00283D9A">
        <w:t xml:space="preserve"> </w:t>
      </w:r>
      <w:proofErr w:type="spellStart"/>
      <w:r w:rsidRPr="00283D9A">
        <w:t>vulputate</w:t>
      </w:r>
      <w:proofErr w:type="spellEnd"/>
      <w:r w:rsidRPr="00283D9A">
        <w:t xml:space="preserve"> </w:t>
      </w:r>
      <w:proofErr w:type="spellStart"/>
      <w:r w:rsidRPr="00283D9A">
        <w:t>leo</w:t>
      </w:r>
      <w:proofErr w:type="spellEnd"/>
      <w:r w:rsidRPr="00283D9A">
        <w:t xml:space="preserve">, </w:t>
      </w:r>
      <w:proofErr w:type="spellStart"/>
      <w:r w:rsidRPr="00283D9A">
        <w:t>ut</w:t>
      </w:r>
      <w:proofErr w:type="spellEnd"/>
      <w:r w:rsidRPr="00283D9A">
        <w:t xml:space="preserve"> </w:t>
      </w:r>
      <w:proofErr w:type="spellStart"/>
      <w:r w:rsidRPr="00283D9A">
        <w:t>ullamcorper</w:t>
      </w:r>
      <w:proofErr w:type="spellEnd"/>
      <w:r w:rsidRPr="00283D9A">
        <w:t xml:space="preserve"> </w:t>
      </w:r>
      <w:proofErr w:type="spellStart"/>
      <w:r w:rsidRPr="00283D9A">
        <w:t>nisi</w:t>
      </w:r>
      <w:proofErr w:type="spellEnd"/>
      <w:r w:rsidRPr="00283D9A">
        <w:t xml:space="preserve"> </w:t>
      </w:r>
      <w:proofErr w:type="spellStart"/>
      <w:r w:rsidRPr="00283D9A">
        <w:t>lacus</w:t>
      </w:r>
      <w:proofErr w:type="spellEnd"/>
      <w:r w:rsidRPr="00283D9A">
        <w:t xml:space="preserve"> </w:t>
      </w:r>
      <w:proofErr w:type="spellStart"/>
      <w:r w:rsidRPr="00283D9A">
        <w:t>vitae</w:t>
      </w:r>
      <w:proofErr w:type="spellEnd"/>
      <w:r w:rsidRPr="00283D9A">
        <w:t xml:space="preserve"> </w:t>
      </w:r>
      <w:proofErr w:type="spellStart"/>
      <w:r w:rsidRPr="00283D9A">
        <w:t>nisl</w:t>
      </w:r>
      <w:proofErr w:type="spellEnd"/>
      <w:r w:rsidRPr="00283D9A">
        <w:t xml:space="preserve">. </w:t>
      </w:r>
      <w:proofErr w:type="spellStart"/>
      <w:r w:rsidRPr="00283D9A">
        <w:t>Aenean</w:t>
      </w:r>
      <w:proofErr w:type="spellEnd"/>
      <w:r w:rsidRPr="00283D9A">
        <w:t xml:space="preserve"> </w:t>
      </w:r>
      <w:proofErr w:type="spellStart"/>
      <w:r w:rsidRPr="00283D9A">
        <w:t>eget</w:t>
      </w:r>
      <w:proofErr w:type="spellEnd"/>
      <w:r w:rsidRPr="00283D9A">
        <w:t xml:space="preserve"> </w:t>
      </w:r>
      <w:proofErr w:type="spellStart"/>
      <w:r w:rsidRPr="00283D9A">
        <w:t>sem</w:t>
      </w:r>
      <w:proofErr w:type="spellEnd"/>
      <w:r w:rsidRPr="00283D9A">
        <w:t xml:space="preserve"> </w:t>
      </w:r>
      <w:proofErr w:type="spellStart"/>
      <w:r w:rsidRPr="00283D9A">
        <w:t>enim</w:t>
      </w:r>
      <w:proofErr w:type="spellEnd"/>
      <w:r w:rsidRPr="00283D9A">
        <w:t>.</w:t>
      </w:r>
    </w:p>
    <w:p w:rsidR="00104A04" w:rsidRDefault="00104A04" w:rsidP="00104A04">
      <w:pPr>
        <w:rPr>
          <w:rFonts w:eastAsia="Calibri"/>
          <w:sz w:val="28"/>
          <w:szCs w:val="22"/>
          <w:lang w:eastAsia="en-US"/>
        </w:rPr>
      </w:pPr>
      <w:r>
        <w:br w:type="page"/>
      </w:r>
    </w:p>
    <w:p w:rsidR="00322789" w:rsidRDefault="00322789" w:rsidP="005F73F0">
      <w:pPr>
        <w:pStyle w:val="a0"/>
        <w:numPr>
          <w:ilvl w:val="0"/>
          <w:numId w:val="0"/>
        </w:numPr>
      </w:pPr>
      <w:bookmarkStart w:id="20" w:name="_Toc428875415"/>
      <w:bookmarkStart w:id="21" w:name="_Toc499047015"/>
      <w:r>
        <w:lastRenderedPageBreak/>
        <w:t>ВИСНОВКИ</w:t>
      </w:r>
      <w:bookmarkEnd w:id="20"/>
      <w:bookmarkEnd w:id="21"/>
    </w:p>
    <w:p w:rsidR="007D4C5F" w:rsidRDefault="001D1501" w:rsidP="009956C5">
      <w:pPr>
        <w:pStyle w:val="ab"/>
      </w:pPr>
      <w:r w:rsidRPr="001D1501">
        <w:rPr>
          <w:highlight w:val="red"/>
        </w:rPr>
        <w:t>У висновках необхідно навести висновки з кожного розділу із вказанням конкретних цифр.</w:t>
      </w:r>
      <w:r>
        <w:t xml:space="preserve"> </w:t>
      </w:r>
    </w:p>
    <w:p w:rsidR="001D1501" w:rsidRDefault="001D1501">
      <w:pPr>
        <w:rPr>
          <w:b/>
          <w:sz w:val="28"/>
          <w:szCs w:val="32"/>
          <w:lang w:eastAsia="en-US"/>
        </w:rPr>
      </w:pPr>
      <w:bookmarkStart w:id="22" w:name="_Toc428875416"/>
      <w:r>
        <w:br w:type="page"/>
      </w:r>
    </w:p>
    <w:p w:rsidR="007E4523" w:rsidRDefault="00322789" w:rsidP="005F73F0">
      <w:pPr>
        <w:pStyle w:val="a0"/>
        <w:numPr>
          <w:ilvl w:val="0"/>
          <w:numId w:val="0"/>
        </w:numPr>
      </w:pPr>
      <w:bookmarkStart w:id="23" w:name="_Toc499047016"/>
      <w:r w:rsidRPr="004D067C">
        <w:lastRenderedPageBreak/>
        <w:t>СПИСОК ВИКОРИСТАНИХ ДЖЕРЕЛ</w:t>
      </w:r>
      <w:bookmarkEnd w:id="22"/>
      <w:bookmarkEnd w:id="23"/>
    </w:p>
    <w:p w:rsidR="00281069" w:rsidRDefault="00281069" w:rsidP="007E4523">
      <w:pPr>
        <w:pStyle w:val="ab"/>
        <w:ind w:firstLine="0"/>
      </w:pPr>
    </w:p>
    <w:p w:rsidR="00D222CB" w:rsidRDefault="0010419E" w:rsidP="00D222CB">
      <w:pPr>
        <w:pStyle w:val="afd"/>
      </w:pPr>
      <w:r>
        <w:rPr>
          <w:lang w:val="en-US"/>
        </w:rPr>
        <w:fldChar w:fldCharType="begin"/>
      </w:r>
      <w:r w:rsidR="00D222CB">
        <w:instrText xml:space="preserve"> ADDIN ZOTERO_BIBL {"custom":[]} CSL_BIBLIOGRAPHY </w:instrText>
      </w:r>
      <w:r>
        <w:rPr>
          <w:lang w:val="en-US"/>
        </w:rPr>
        <w:fldChar w:fldCharType="separate"/>
      </w:r>
      <w:r w:rsidR="00D222CB">
        <w:t>1.</w:t>
      </w:r>
      <w:r w:rsidR="00D222CB">
        <w:tab/>
        <w:t>Корнілович, Б. Ю. Фізична хімія кремнезему та нанодисперсних силікатів [Текст] : навч. посібник /</w:t>
      </w:r>
      <w:bookmarkStart w:id="24" w:name="_GoBack"/>
      <w:bookmarkEnd w:id="24"/>
      <w:r w:rsidR="00D222CB">
        <w:t xml:space="preserve"> Б. Ю. Корнілович, О. Р. Андрієвська, М. М. Племянніков, Л. М. Спасьонова. – К. : Освіта України, 2013. – 178 с.</w:t>
      </w:r>
    </w:p>
    <w:p w:rsidR="00D34EED" w:rsidRPr="00D222CB" w:rsidRDefault="0010419E" w:rsidP="00D222CB">
      <w:pPr>
        <w:pStyle w:val="ab"/>
        <w:ind w:firstLine="0"/>
      </w:pPr>
      <w:r>
        <w:rPr>
          <w:lang w:val="en-US"/>
        </w:rPr>
        <w:fldChar w:fldCharType="end"/>
      </w:r>
    </w:p>
    <w:sectPr w:rsidR="00D34EED" w:rsidRPr="00D222CB" w:rsidSect="00463720">
      <w:headerReference w:type="even" r:id="rId9"/>
      <w:headerReference w:type="default" r:id="rId10"/>
      <w:headerReference w:type="first" r:id="rId11"/>
      <w:pgSz w:w="11906" w:h="16838" w:code="9"/>
      <w:pgMar w:top="1134" w:right="964" w:bottom="1304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86CBC" w:rsidRDefault="00786CBC">
      <w:r>
        <w:separator/>
      </w:r>
    </w:p>
  </w:endnote>
  <w:endnote w:type="continuationSeparator" w:id="0">
    <w:p w:rsidR="00786CBC" w:rsidRDefault="00786CB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CC"/>
    <w:family w:val="swiss"/>
    <w:pitch w:val="variable"/>
    <w:sig w:usb0="E10022FF" w:usb1="C000E47F" w:usb2="00000029" w:usb3="00000000" w:csb0="000001DF" w:csb1="00000000"/>
  </w:font>
  <w:font w:name="Verdana">
    <w:panose1 w:val="020B0604030504040204"/>
    <w:charset w:val="CC"/>
    <w:family w:val="swiss"/>
    <w:pitch w:val="variable"/>
    <w:sig w:usb0="A10006FF" w:usb1="4000205B" w:usb2="00000010" w:usb3="00000000" w:csb0="0000019F" w:csb1="00000000"/>
  </w:font>
  <w:font w:name="Palatino Linotype">
    <w:panose1 w:val="02040502050505030304"/>
    <w:charset w:val="CC"/>
    <w:family w:val="roman"/>
    <w:pitch w:val="variable"/>
    <w:sig w:usb0="E0000287" w:usb1="40000013" w:usb2="00000000" w:usb3="00000000" w:csb0="0000019F" w:csb1="00000000"/>
  </w:font>
  <w:font w:name="Times New Roman CYR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ISOCPEUR">
    <w:altName w:val="Arial"/>
    <w:charset w:val="CC"/>
    <w:family w:val="swiss"/>
    <w:pitch w:val="variable"/>
    <w:sig w:usb0="00000001" w:usb1="00000000" w:usb2="00000000" w:usb3="00000000" w:csb0="0000009F" w:csb1="00000000"/>
  </w:font>
  <w:font w:name="GungsuhChe">
    <w:panose1 w:val="02030609000101010101"/>
    <w:charset w:val="81"/>
    <w:family w:val="modern"/>
    <w:pitch w:val="fixed"/>
    <w:sig w:usb0="B00002AF" w:usb1="69D77CFB" w:usb2="00000030" w:usb3="00000000" w:csb0="0008009F" w:csb1="00000000"/>
  </w:font>
  <w:font w:name="Journal">
    <w:altName w:val="Times New Roman"/>
    <w:charset w:val="00"/>
    <w:family w:val="auto"/>
    <w:pitch w:val="variable"/>
    <w:sig w:usb0="00000001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86CBC" w:rsidRDefault="00786CBC">
      <w:r>
        <w:separator/>
      </w:r>
    </w:p>
  </w:footnote>
  <w:footnote w:type="continuationSeparator" w:id="0">
    <w:p w:rsidR="00786CBC" w:rsidRDefault="00786CB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35ABD" w:rsidRDefault="00735ABD" w:rsidP="00982985">
    <w:pPr>
      <w:framePr w:wrap="around" w:vAnchor="text" w:hAnchor="margin" w:xAlign="right" w:y="1"/>
    </w:pPr>
    <w:r>
      <w:fldChar w:fldCharType="begin"/>
    </w:r>
    <w:r>
      <w:instrText xml:space="preserve">PAGE  </w:instrText>
    </w:r>
    <w:r>
      <w:fldChar w:fldCharType="end"/>
    </w:r>
  </w:p>
  <w:p w:rsidR="00735ABD" w:rsidRDefault="00735ABD" w:rsidP="00982985">
    <w:pPr>
      <w:ind w:right="360"/>
    </w:pPr>
  </w:p>
  <w:p w:rsidR="00735ABD" w:rsidRDefault="00735ABD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35ABD" w:rsidRDefault="00D91336" w:rsidP="00982985">
    <w:pPr>
      <w:ind w:right="360"/>
    </w:pPr>
    <w:r>
      <w:rPr>
        <w:noProof/>
        <w:lang w:val="ru-RU"/>
      </w:rPr>
      <mc:AlternateContent>
        <mc:Choice Requires="wpg">
          <w:drawing>
            <wp:anchor distT="0" distB="0" distL="114300" distR="114300" simplePos="0" relativeHeight="251659264" behindDoc="0" locked="1" layoutInCell="0" allowOverlap="1">
              <wp:simplePos x="0" y="0"/>
              <wp:positionH relativeFrom="page">
                <wp:posOffset>720090</wp:posOffset>
              </wp:positionH>
              <wp:positionV relativeFrom="page">
                <wp:posOffset>252095</wp:posOffset>
              </wp:positionV>
              <wp:extent cx="6588760" cy="10189210"/>
              <wp:effectExtent l="15240" t="13970" r="15875" b="17145"/>
              <wp:wrapNone/>
              <wp:docPr id="7192" name="Группа 719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6588760" cy="10189210"/>
                        <a:chOff x="0" y="0"/>
                        <a:chExt cx="20000" cy="20000"/>
                      </a:xfrm>
                    </wpg:grpSpPr>
                    <wps:wsp>
                      <wps:cNvPr id="7194" name="Rectangle 52"/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0000" cy="20000"/>
                        </a:xfrm>
                        <a:prstGeom prst="rect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wps:wsp>
                      <wps:cNvPr id="7201" name="Line 53"/>
                      <wps:cNvCnPr>
                        <a:cxnSpLocks noChangeShapeType="1"/>
                      </wps:cNvCnPr>
                      <wps:spPr bwMode="auto">
                        <a:xfrm>
                          <a:off x="1093" y="18949"/>
                          <a:ext cx="2" cy="1040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7221" name="Line 54"/>
                      <wps:cNvCnPr>
                        <a:cxnSpLocks noChangeShapeType="1"/>
                      </wps:cNvCnPr>
                      <wps:spPr bwMode="auto">
                        <a:xfrm>
                          <a:off x="10" y="18941"/>
                          <a:ext cx="19967" cy="1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7227" name="Line 55"/>
                      <wps:cNvCnPr>
                        <a:cxnSpLocks noChangeShapeType="1"/>
                      </wps:cNvCnPr>
                      <wps:spPr bwMode="auto">
                        <a:xfrm>
                          <a:off x="2186" y="18949"/>
                          <a:ext cx="2" cy="1040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7231" name="Line 56"/>
                      <wps:cNvCnPr>
                        <a:cxnSpLocks noChangeShapeType="1"/>
                      </wps:cNvCnPr>
                      <wps:spPr bwMode="auto">
                        <a:xfrm>
                          <a:off x="4919" y="18949"/>
                          <a:ext cx="2" cy="1040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64" name="Line 57"/>
                      <wps:cNvCnPr>
                        <a:cxnSpLocks noChangeShapeType="1"/>
                      </wps:cNvCnPr>
                      <wps:spPr bwMode="auto">
                        <a:xfrm>
                          <a:off x="6557" y="18959"/>
                          <a:ext cx="2" cy="1030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65" name="Line 58"/>
                      <wps:cNvCnPr>
                        <a:cxnSpLocks noChangeShapeType="1"/>
                      </wps:cNvCnPr>
                      <wps:spPr bwMode="auto">
                        <a:xfrm>
                          <a:off x="7650" y="18949"/>
                          <a:ext cx="2" cy="1030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66" name="Line 59"/>
                      <wps:cNvCnPr>
                        <a:cxnSpLocks noChangeShapeType="1"/>
                      </wps:cNvCnPr>
                      <wps:spPr bwMode="auto">
                        <a:xfrm>
                          <a:off x="18905" y="18949"/>
                          <a:ext cx="4" cy="1040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67" name="Line 60"/>
                      <wps:cNvCnPr>
                        <a:cxnSpLocks noChangeShapeType="1"/>
                      </wps:cNvCnPr>
                      <wps:spPr bwMode="auto">
                        <a:xfrm>
                          <a:off x="10" y="19293"/>
                          <a:ext cx="7621" cy="2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68" name="Line 61"/>
                      <wps:cNvCnPr>
                        <a:cxnSpLocks noChangeShapeType="1"/>
                      </wps:cNvCnPr>
                      <wps:spPr bwMode="auto">
                        <a:xfrm>
                          <a:off x="10" y="19646"/>
                          <a:ext cx="7621" cy="1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69" name="Line 62"/>
                      <wps:cNvCnPr>
                        <a:cxnSpLocks noChangeShapeType="1"/>
                      </wps:cNvCnPr>
                      <wps:spPr bwMode="auto">
                        <a:xfrm>
                          <a:off x="18919" y="19296"/>
                          <a:ext cx="1071" cy="1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70" name="Rectangle 63"/>
                      <wps:cNvSpPr>
                        <a:spLocks noChangeArrowheads="1"/>
                      </wps:cNvSpPr>
                      <wps:spPr bwMode="auto">
                        <a:xfrm>
                          <a:off x="54" y="19660"/>
                          <a:ext cx="1000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D91336" w:rsidRDefault="00D91336" w:rsidP="00D91336">
                            <w:pPr>
                              <w:pStyle w:val="aff5"/>
                              <w:jc w:val="center"/>
                              <w:rPr>
                                <w:sz w:val="18"/>
                              </w:rPr>
                            </w:pPr>
                            <w:proofErr w:type="spellStart"/>
                            <w:r>
                              <w:rPr>
                                <w:sz w:val="18"/>
                              </w:rPr>
                              <w:t>Змн</w:t>
                            </w:r>
                            <w:proofErr w:type="spellEnd"/>
                            <w:r>
                              <w:rPr>
                                <w:sz w:val="18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71" name="Rectangle 64"/>
                      <wps:cNvSpPr>
                        <a:spLocks noChangeArrowheads="1"/>
                      </wps:cNvSpPr>
                      <wps:spPr bwMode="auto">
                        <a:xfrm>
                          <a:off x="1139" y="19660"/>
                          <a:ext cx="1001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D91336" w:rsidRDefault="00D91336" w:rsidP="00D91336">
                            <w:pPr>
                              <w:pStyle w:val="aff5"/>
                              <w:jc w:val="center"/>
                              <w:rPr>
                                <w:sz w:val="18"/>
                              </w:rPr>
                            </w:pPr>
                            <w:proofErr w:type="spellStart"/>
                            <w:r>
                              <w:rPr>
                                <w:sz w:val="18"/>
                              </w:rPr>
                              <w:t>Арк</w:t>
                            </w:r>
                            <w:proofErr w:type="spellEnd"/>
                            <w:r>
                              <w:rPr>
                                <w:sz w:val="18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72" name="Rectangle 65"/>
                      <wps:cNvSpPr>
                        <a:spLocks noChangeArrowheads="1"/>
                      </wps:cNvSpPr>
                      <wps:spPr bwMode="auto">
                        <a:xfrm>
                          <a:off x="2267" y="19660"/>
                          <a:ext cx="2573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D91336" w:rsidRDefault="00D91336" w:rsidP="00D91336">
                            <w:pPr>
                              <w:pStyle w:val="aff5"/>
                              <w:jc w:val="center"/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t xml:space="preserve">№ </w:t>
                            </w:r>
                            <w:proofErr w:type="spellStart"/>
                            <w:r>
                              <w:rPr>
                                <w:sz w:val="18"/>
                              </w:rPr>
                              <w:t>докум</w:t>
                            </w:r>
                            <w:proofErr w:type="spellEnd"/>
                            <w:r>
                              <w:rPr>
                                <w:sz w:val="18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73" name="Rectangle 66"/>
                      <wps:cNvSpPr>
                        <a:spLocks noChangeArrowheads="1"/>
                      </wps:cNvSpPr>
                      <wps:spPr bwMode="auto">
                        <a:xfrm>
                          <a:off x="4983" y="19660"/>
                          <a:ext cx="1534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D91336" w:rsidRDefault="00D91336" w:rsidP="00D91336">
                            <w:pPr>
                              <w:pStyle w:val="aff5"/>
                              <w:jc w:val="center"/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t>Підпис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74" name="Rectangle 67"/>
                      <wps:cNvSpPr>
                        <a:spLocks noChangeArrowheads="1"/>
                      </wps:cNvSpPr>
                      <wps:spPr bwMode="auto">
                        <a:xfrm>
                          <a:off x="6604" y="19660"/>
                          <a:ext cx="1000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D91336" w:rsidRDefault="00D91336" w:rsidP="00D91336">
                            <w:pPr>
                              <w:pStyle w:val="aff5"/>
                              <w:jc w:val="center"/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t>Дата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75" name="Rectangle 68"/>
                      <wps:cNvSpPr>
                        <a:spLocks noChangeArrowheads="1"/>
                      </wps:cNvSpPr>
                      <wps:spPr bwMode="auto">
                        <a:xfrm>
                          <a:off x="18949" y="18977"/>
                          <a:ext cx="1001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D91336" w:rsidRDefault="00D91336" w:rsidP="00D91336">
                            <w:pPr>
                              <w:pStyle w:val="aff5"/>
                              <w:jc w:val="center"/>
                              <w:rPr>
                                <w:sz w:val="18"/>
                              </w:rPr>
                            </w:pPr>
                            <w:proofErr w:type="spellStart"/>
                            <w:r>
                              <w:rPr>
                                <w:sz w:val="18"/>
                              </w:rPr>
                              <w:t>Арк</w:t>
                            </w:r>
                            <w:proofErr w:type="spellEnd"/>
                            <w:r>
                              <w:rPr>
                                <w:sz w:val="18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76" name="Rectangle 69"/>
                      <wps:cNvSpPr>
                        <a:spLocks noChangeArrowheads="1"/>
                      </wps:cNvSpPr>
                      <wps:spPr bwMode="auto">
                        <a:xfrm>
                          <a:off x="18949" y="19435"/>
                          <a:ext cx="1001" cy="423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D91336" w:rsidRDefault="00D91336" w:rsidP="00D91336">
                            <w:pPr>
                              <w:pStyle w:val="aff5"/>
                              <w:jc w:val="center"/>
                              <w:rPr>
                                <w:sz w:val="24"/>
                              </w:rPr>
                            </w:pPr>
                            <w:r>
                              <w:rPr>
                                <w:sz w:val="24"/>
                              </w:rPr>
                              <w:fldChar w:fldCharType="begin"/>
                            </w:r>
                            <w:r>
                              <w:rPr>
                                <w:sz w:val="24"/>
                              </w:rPr>
                              <w:instrText xml:space="preserve"> PAGE  \* LOWER </w:instrText>
                            </w:r>
                            <w:r>
                              <w:rPr>
                                <w:sz w:val="24"/>
                              </w:rPr>
                              <w:fldChar w:fldCharType="separate"/>
                            </w:r>
                            <w:r w:rsidR="00F82593">
                              <w:rPr>
                                <w:noProof/>
                                <w:sz w:val="24"/>
                              </w:rPr>
                              <w:t>9</w:t>
                            </w:r>
                            <w:r>
                              <w:rPr>
                                <w:sz w:val="24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77" name="Rectangle 70"/>
                      <wps:cNvSpPr>
                        <a:spLocks noChangeArrowheads="1"/>
                      </wps:cNvSpPr>
                      <wps:spPr bwMode="auto">
                        <a:xfrm>
                          <a:off x="7745" y="19221"/>
                          <a:ext cx="11075" cy="477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D91336" w:rsidRPr="006D49EA" w:rsidRDefault="007D4C5F" w:rsidP="00D91336">
                            <w:pPr>
                              <w:pStyle w:val="aff5"/>
                              <w:jc w:val="center"/>
                              <w:rPr>
                                <w:lang w:val="ru-RU"/>
                              </w:rPr>
                            </w:pPr>
                            <w:r w:rsidRPr="003A4E9E">
                              <w:rPr>
                                <w:highlight w:val="yellow"/>
                              </w:rPr>
                              <w:t>ХМ</w:t>
                            </w:r>
                            <w:r w:rsidR="001A2942">
                              <w:rPr>
                                <w:highlight w:val="yellow"/>
                              </w:rPr>
                              <w:t>5</w:t>
                            </w:r>
                            <w:r w:rsidR="00A82EC5" w:rsidRPr="003A4E9E">
                              <w:rPr>
                                <w:highlight w:val="yellow"/>
                              </w:rPr>
                              <w:t>1</w:t>
                            </w:r>
                            <w:r w:rsidR="00A82EC5" w:rsidRPr="00A82EC5">
                              <w:rPr>
                                <w:highlight w:val="yellow"/>
                              </w:rPr>
                              <w:t>X</w:t>
                            </w:r>
                            <w:r w:rsidR="00A82EC5" w:rsidRPr="00A82EC5">
                              <w:rPr>
                                <w:highlight w:val="yellow"/>
                                <w:lang w:val="en-US"/>
                              </w:rPr>
                              <w:t>X</w:t>
                            </w:r>
                            <w:r w:rsidR="00A82EC5" w:rsidRPr="006D49EA">
                              <w:rPr>
                                <w:highlight w:val="yellow"/>
                                <w:lang w:val="en-US"/>
                              </w:rPr>
                              <w:t>.</w:t>
                            </w:r>
                            <w:r w:rsidR="003A4E9E">
                              <w:rPr>
                                <w:highlight w:val="yellow"/>
                                <w:lang w:val="en-US"/>
                              </w:rPr>
                              <w:t>X</w:t>
                            </w:r>
                            <w:r w:rsidR="006D49EA" w:rsidRPr="006D49EA">
                              <w:rPr>
                                <w:highlight w:val="yellow"/>
                                <w:lang w:val="en-US"/>
                              </w:rPr>
                              <w:t>X</w:t>
                            </w:r>
                            <w:r w:rsidR="006D49EA">
                              <w:rPr>
                                <w:lang w:val="en-US"/>
                              </w:rPr>
                              <w:t>.001.</w:t>
                            </w:r>
                            <w:r w:rsidR="006D49EA">
                              <w:rPr>
                                <w:lang w:val="ru-RU"/>
                              </w:rPr>
                              <w:t>ПЗ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id="Группа 7192" o:spid="_x0000_s1026" style="position:absolute;margin-left:56.7pt;margin-top:19.85pt;width:518.8pt;height:802.3pt;z-index:251659264;mso-position-horizontal-relative:page;mso-position-vertical-relative:page" coordsize="20000,200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" o:allowincell="f">
              <v:rect id="Rectangle 52" o:spid="_x0000_s1027" style="position:absolute;width:20000;height:20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" filled="f" strokeweight="2pt"/>
              <v:line id="Line 53" o:spid="_x0000_s1028" style="position:absolute;visibility:visible;mso-wrap-style:square" from="1093,18949" to="1095,1998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" strokeweight="2pt"/>
              <v:line id="Line 54" o:spid="_x0000_s1029" style="position:absolute;visibility:visible;mso-wrap-style:square" from="10,18941" to="19977,1894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" strokeweight="2pt"/>
              <v:line id="Line 55" o:spid="_x0000_s1030" style="position:absolute;visibility:visible;mso-wrap-style:square" from="2186,18949" to="2188,1998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" strokeweight="2pt"/>
              <v:line id="Line 56" o:spid="_x0000_s1031" style="position:absolute;visibility:visible;mso-wrap-style:square" from="4919,18949" to="4921,1998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" strokeweight="2pt"/>
              <v:line id="Line 57" o:spid="_x0000_s1032" style="position:absolute;visibility:visible;mso-wrap-style:square" from="6557,18959" to="6559,1998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" strokeweight="2pt"/>
              <v:line id="Line 58" o:spid="_x0000_s1033" style="position:absolute;visibility:visible;mso-wrap-style:square" from="7650,18949" to="7652,1997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" strokeweight="2pt"/>
              <v:line id="Line 59" o:spid="_x0000_s1034" style="position:absolute;visibility:visible;mso-wrap-style:square" from="18905,18949" to="18909,1998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" strokeweight="2pt"/>
              <v:line id="Line 60" o:spid="_x0000_s1035" style="position:absolute;visibility:visible;mso-wrap-style:square" from="10,19293" to="7631,1929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" strokeweight="1pt"/>
              <v:line id="Line 61" o:spid="_x0000_s1036" style="position:absolute;visibility:visible;mso-wrap-style:square" from="10,19646" to="7631,1964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" strokeweight="2pt"/>
              <v:line id="Line 62" o:spid="_x0000_s1037" style="position:absolute;visibility:visible;mso-wrap-style:square" from="18919,19296" to="19990,1929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" strokeweight="1pt"/>
              <v:rect id="Rectangle 63" o:spid="_x0000_s1038" style="position:absolute;left:54;top:19660;width:1000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" filled="f" stroked="f" strokeweight=".25pt">
                <v:textbox inset="1pt,1pt,1pt,1pt">
                  <w:txbxContent>
                    <w:p w:rsidR="00D91336" w:rsidRDefault="00D91336" w:rsidP="00D91336">
                      <w:pPr>
                        <w:pStyle w:val="aff5"/>
                        <w:jc w:val="center"/>
                        <w:rPr>
                          <w:sz w:val="18"/>
                        </w:rPr>
                      </w:pPr>
                      <w:proofErr w:type="spellStart"/>
                      <w:r>
                        <w:rPr>
                          <w:sz w:val="18"/>
                        </w:rPr>
                        <w:t>Змн</w:t>
                      </w:r>
                      <w:proofErr w:type="spellEnd"/>
                      <w:r>
                        <w:rPr>
                          <w:sz w:val="18"/>
                        </w:rPr>
                        <w:t>.</w:t>
                      </w:r>
                    </w:p>
                  </w:txbxContent>
                </v:textbox>
              </v:rect>
              <v:rect id="Rectangle 64" o:spid="_x0000_s1039" style="position:absolute;left:1139;top:19660;width:1001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" filled="f" stroked="f" strokeweight=".25pt">
                <v:textbox inset="1pt,1pt,1pt,1pt">
                  <w:txbxContent>
                    <w:p w:rsidR="00D91336" w:rsidRDefault="00D91336" w:rsidP="00D91336">
                      <w:pPr>
                        <w:pStyle w:val="aff5"/>
                        <w:jc w:val="center"/>
                        <w:rPr>
                          <w:sz w:val="18"/>
                        </w:rPr>
                      </w:pPr>
                      <w:proofErr w:type="spellStart"/>
                      <w:r>
                        <w:rPr>
                          <w:sz w:val="18"/>
                        </w:rPr>
                        <w:t>Арк</w:t>
                      </w:r>
                      <w:proofErr w:type="spellEnd"/>
                      <w:r>
                        <w:rPr>
                          <w:sz w:val="18"/>
                        </w:rPr>
                        <w:t>.</w:t>
                      </w:r>
                    </w:p>
                  </w:txbxContent>
                </v:textbox>
              </v:rect>
              <v:rect id="Rectangle 65" o:spid="_x0000_s1040" style="position:absolute;left:2267;top:19660;width:2573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" filled="f" stroked="f" strokeweight=".25pt">
                <v:textbox inset="1pt,1pt,1pt,1pt">
                  <w:txbxContent>
                    <w:p w:rsidR="00D91336" w:rsidRDefault="00D91336" w:rsidP="00D91336">
                      <w:pPr>
                        <w:pStyle w:val="aff5"/>
                        <w:jc w:val="center"/>
                        <w:rPr>
                          <w:sz w:val="18"/>
                        </w:rPr>
                      </w:pPr>
                      <w:r>
                        <w:rPr>
                          <w:sz w:val="18"/>
                        </w:rPr>
                        <w:t xml:space="preserve">№ </w:t>
                      </w:r>
                      <w:proofErr w:type="spellStart"/>
                      <w:r>
                        <w:rPr>
                          <w:sz w:val="18"/>
                        </w:rPr>
                        <w:t>докум</w:t>
                      </w:r>
                      <w:proofErr w:type="spellEnd"/>
                      <w:r>
                        <w:rPr>
                          <w:sz w:val="18"/>
                        </w:rPr>
                        <w:t>.</w:t>
                      </w:r>
                    </w:p>
                  </w:txbxContent>
                </v:textbox>
              </v:rect>
              <v:rect id="Rectangle 66" o:spid="_x0000_s1041" style="position:absolute;left:4983;top:19660;width:1534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" filled="f" stroked="f" strokeweight=".25pt">
                <v:textbox inset="1pt,1pt,1pt,1pt">
                  <w:txbxContent>
                    <w:p w:rsidR="00D91336" w:rsidRDefault="00D91336" w:rsidP="00D91336">
                      <w:pPr>
                        <w:pStyle w:val="aff5"/>
                        <w:jc w:val="center"/>
                        <w:rPr>
                          <w:sz w:val="18"/>
                        </w:rPr>
                      </w:pPr>
                      <w:r>
                        <w:rPr>
                          <w:sz w:val="18"/>
                        </w:rPr>
                        <w:t>Підпис</w:t>
                      </w:r>
                    </w:p>
                  </w:txbxContent>
                </v:textbox>
              </v:rect>
              <v:rect id="Rectangle 67" o:spid="_x0000_s1042" style="position:absolute;left:6604;top:19660;width:1000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" filled="f" stroked="f" strokeweight=".25pt">
                <v:textbox inset="1pt,1pt,1pt,1pt">
                  <w:txbxContent>
                    <w:p w:rsidR="00D91336" w:rsidRDefault="00D91336" w:rsidP="00D91336">
                      <w:pPr>
                        <w:pStyle w:val="aff5"/>
                        <w:jc w:val="center"/>
                        <w:rPr>
                          <w:sz w:val="18"/>
                        </w:rPr>
                      </w:pPr>
                      <w:r>
                        <w:rPr>
                          <w:sz w:val="18"/>
                        </w:rPr>
                        <w:t>Дата</w:t>
                      </w:r>
                    </w:p>
                  </w:txbxContent>
                </v:textbox>
              </v:rect>
              <v:rect id="Rectangle 68" o:spid="_x0000_s1043" style="position:absolute;left:18949;top:18977;width:1001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" filled="f" stroked="f" strokeweight=".25pt">
                <v:textbox inset="1pt,1pt,1pt,1pt">
                  <w:txbxContent>
                    <w:p w:rsidR="00D91336" w:rsidRDefault="00D91336" w:rsidP="00D91336">
                      <w:pPr>
                        <w:pStyle w:val="aff5"/>
                        <w:jc w:val="center"/>
                        <w:rPr>
                          <w:sz w:val="18"/>
                        </w:rPr>
                      </w:pPr>
                      <w:proofErr w:type="spellStart"/>
                      <w:r>
                        <w:rPr>
                          <w:sz w:val="18"/>
                        </w:rPr>
                        <w:t>Арк</w:t>
                      </w:r>
                      <w:proofErr w:type="spellEnd"/>
                      <w:r>
                        <w:rPr>
                          <w:sz w:val="18"/>
                        </w:rPr>
                        <w:t>.</w:t>
                      </w:r>
                    </w:p>
                  </w:txbxContent>
                </v:textbox>
              </v:rect>
              <v:rect id="Rectangle 69" o:spid="_x0000_s1044" style="position:absolute;left:18949;top:19435;width:1001;height:4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" filled="f" stroked="f" strokeweight=".25pt">
                <v:textbox inset="1pt,1pt,1pt,1pt">
                  <w:txbxContent>
                    <w:p w:rsidR="00D91336" w:rsidRDefault="00D91336" w:rsidP="00D91336">
                      <w:pPr>
                        <w:pStyle w:val="aff5"/>
                        <w:jc w:val="center"/>
                        <w:rPr>
                          <w:sz w:val="24"/>
                        </w:rPr>
                      </w:pPr>
                      <w:r>
                        <w:rPr>
                          <w:sz w:val="24"/>
                        </w:rPr>
                        <w:fldChar w:fldCharType="begin"/>
                      </w:r>
                      <w:r>
                        <w:rPr>
                          <w:sz w:val="24"/>
                        </w:rPr>
                        <w:instrText xml:space="preserve"> PAGE  \* LOWER </w:instrText>
                      </w:r>
                      <w:r>
                        <w:rPr>
                          <w:sz w:val="24"/>
                        </w:rPr>
                        <w:fldChar w:fldCharType="separate"/>
                      </w:r>
                      <w:r w:rsidR="00F82593">
                        <w:rPr>
                          <w:noProof/>
                          <w:sz w:val="24"/>
                        </w:rPr>
                        <w:t>9</w:t>
                      </w:r>
                      <w:r>
                        <w:rPr>
                          <w:sz w:val="24"/>
                        </w:rPr>
                        <w:fldChar w:fldCharType="end"/>
                      </w:r>
                    </w:p>
                  </w:txbxContent>
                </v:textbox>
              </v:rect>
              <v:rect id="Rectangle 70" o:spid="_x0000_s1045" style="position:absolute;left:7745;top:19221;width:11075;height:4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" filled="f" stroked="f" strokeweight=".25pt">
                <v:textbox inset="1pt,1pt,1pt,1pt">
                  <w:txbxContent>
                    <w:p w:rsidR="00D91336" w:rsidRPr="006D49EA" w:rsidRDefault="007D4C5F" w:rsidP="00D91336">
                      <w:pPr>
                        <w:pStyle w:val="aff5"/>
                        <w:jc w:val="center"/>
                        <w:rPr>
                          <w:lang w:val="ru-RU"/>
                        </w:rPr>
                      </w:pPr>
                      <w:r w:rsidRPr="003A4E9E">
                        <w:rPr>
                          <w:highlight w:val="yellow"/>
                        </w:rPr>
                        <w:t>ХМ</w:t>
                      </w:r>
                      <w:r w:rsidR="001A2942">
                        <w:rPr>
                          <w:highlight w:val="yellow"/>
                        </w:rPr>
                        <w:t>5</w:t>
                      </w:r>
                      <w:r w:rsidR="00A82EC5" w:rsidRPr="003A4E9E">
                        <w:rPr>
                          <w:highlight w:val="yellow"/>
                        </w:rPr>
                        <w:t>1</w:t>
                      </w:r>
                      <w:r w:rsidR="00A82EC5" w:rsidRPr="00A82EC5">
                        <w:rPr>
                          <w:highlight w:val="yellow"/>
                        </w:rPr>
                        <w:t>X</w:t>
                      </w:r>
                      <w:r w:rsidR="00A82EC5" w:rsidRPr="00A82EC5">
                        <w:rPr>
                          <w:highlight w:val="yellow"/>
                          <w:lang w:val="en-US"/>
                        </w:rPr>
                        <w:t>X</w:t>
                      </w:r>
                      <w:r w:rsidR="00A82EC5" w:rsidRPr="006D49EA">
                        <w:rPr>
                          <w:highlight w:val="yellow"/>
                          <w:lang w:val="en-US"/>
                        </w:rPr>
                        <w:t>.</w:t>
                      </w:r>
                      <w:r w:rsidR="003A4E9E">
                        <w:rPr>
                          <w:highlight w:val="yellow"/>
                          <w:lang w:val="en-US"/>
                        </w:rPr>
                        <w:t>X</w:t>
                      </w:r>
                      <w:r w:rsidR="006D49EA" w:rsidRPr="006D49EA">
                        <w:rPr>
                          <w:highlight w:val="yellow"/>
                          <w:lang w:val="en-US"/>
                        </w:rPr>
                        <w:t>X</w:t>
                      </w:r>
                      <w:r w:rsidR="006D49EA">
                        <w:rPr>
                          <w:lang w:val="en-US"/>
                        </w:rPr>
                        <w:t>.001.</w:t>
                      </w:r>
                      <w:r w:rsidR="006D49EA">
                        <w:rPr>
                          <w:lang w:val="ru-RU"/>
                        </w:rPr>
                        <w:t>ПЗ</w:t>
                      </w:r>
                    </w:p>
                  </w:txbxContent>
                </v:textbox>
              </v:rect>
              <w10:wrap anchorx="page" anchory="page"/>
              <w10:anchorlock/>
            </v:group>
          </w:pict>
        </mc:Fallback>
      </mc:AlternateContent>
    </w:r>
  </w:p>
  <w:p w:rsidR="00735ABD" w:rsidRDefault="00735ABD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35ABD" w:rsidRDefault="00735ABD" w:rsidP="00735ABD">
    <w:pPr>
      <w:pStyle w:val="af3"/>
    </w:pPr>
    <w:r>
      <w:rPr>
        <w:noProof/>
        <w:lang w:val="ru-RU"/>
      </w:rPr>
      <mc:AlternateContent>
        <mc:Choice Requires="wpg">
          <w:drawing>
            <wp:anchor distT="0" distB="0" distL="114300" distR="114300" simplePos="0" relativeHeight="251658240" behindDoc="0" locked="1" layoutInCell="0" allowOverlap="1">
              <wp:simplePos x="0" y="0"/>
              <wp:positionH relativeFrom="page">
                <wp:posOffset>723900</wp:posOffset>
              </wp:positionH>
              <wp:positionV relativeFrom="page">
                <wp:posOffset>247650</wp:posOffset>
              </wp:positionV>
              <wp:extent cx="6588760" cy="10189210"/>
              <wp:effectExtent l="0" t="0" r="21590" b="21590"/>
              <wp:wrapNone/>
              <wp:docPr id="10" name="Группа 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6588760" cy="10189210"/>
                        <a:chOff x="0" y="0"/>
                        <a:chExt cx="20000" cy="20000"/>
                      </a:xfrm>
                    </wpg:grpSpPr>
                    <wps:wsp>
                      <wps:cNvPr id="12" name="Rectangle 2"/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0000" cy="20000"/>
                        </a:xfrm>
                        <a:prstGeom prst="rect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wps:wsp>
                      <wps:cNvPr id="15" name="Line 3"/>
                      <wps:cNvCnPr>
                        <a:cxnSpLocks noChangeShapeType="1"/>
                      </wps:cNvCnPr>
                      <wps:spPr bwMode="auto">
                        <a:xfrm>
                          <a:off x="993" y="17183"/>
                          <a:ext cx="2" cy="1038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21" name="Line 4"/>
                      <wps:cNvCnPr>
                        <a:cxnSpLocks noChangeShapeType="1"/>
                      </wps:cNvCnPr>
                      <wps:spPr bwMode="auto">
                        <a:xfrm>
                          <a:off x="10" y="17173"/>
                          <a:ext cx="19967" cy="1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22" name="Line 5"/>
                      <wps:cNvCnPr>
                        <a:cxnSpLocks noChangeShapeType="1"/>
                      </wps:cNvCnPr>
                      <wps:spPr bwMode="auto">
                        <a:xfrm>
                          <a:off x="2186" y="17192"/>
                          <a:ext cx="2" cy="2797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24" name="Line 6"/>
                      <wps:cNvCnPr>
                        <a:cxnSpLocks noChangeShapeType="1"/>
                      </wps:cNvCnPr>
                      <wps:spPr bwMode="auto">
                        <a:xfrm>
                          <a:off x="4919" y="17192"/>
                          <a:ext cx="2" cy="2797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25" name="Line 7"/>
                      <wps:cNvCnPr>
                        <a:cxnSpLocks noChangeShapeType="1"/>
                      </wps:cNvCnPr>
                      <wps:spPr bwMode="auto">
                        <a:xfrm>
                          <a:off x="6557" y="17192"/>
                          <a:ext cx="2" cy="2797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26" name="Line 8"/>
                      <wps:cNvCnPr>
                        <a:cxnSpLocks noChangeShapeType="1"/>
                      </wps:cNvCnPr>
                      <wps:spPr bwMode="auto">
                        <a:xfrm>
                          <a:off x="7650" y="17183"/>
                          <a:ext cx="2" cy="2796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27" name="Line 9"/>
                      <wps:cNvCnPr>
                        <a:cxnSpLocks noChangeShapeType="1"/>
                      </wps:cNvCnPr>
                      <wps:spPr bwMode="auto">
                        <a:xfrm>
                          <a:off x="15848" y="18239"/>
                          <a:ext cx="4" cy="693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28" name="Line 10"/>
                      <wps:cNvCnPr>
                        <a:cxnSpLocks noChangeShapeType="1"/>
                      </wps:cNvCnPr>
                      <wps:spPr bwMode="auto">
                        <a:xfrm>
                          <a:off x="10" y="19293"/>
                          <a:ext cx="7621" cy="2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29" name="Line 11"/>
                      <wps:cNvCnPr>
                        <a:cxnSpLocks noChangeShapeType="1"/>
                      </wps:cNvCnPr>
                      <wps:spPr bwMode="auto">
                        <a:xfrm>
                          <a:off x="10" y="19646"/>
                          <a:ext cx="7621" cy="1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30" name="Rectangle 12"/>
                      <wps:cNvSpPr>
                        <a:spLocks noChangeArrowheads="1"/>
                      </wps:cNvSpPr>
                      <wps:spPr bwMode="auto">
                        <a:xfrm>
                          <a:off x="54" y="17912"/>
                          <a:ext cx="883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735ABD" w:rsidRDefault="00735ABD">
                            <w:pPr>
                              <w:pStyle w:val="aff5"/>
                              <w:jc w:val="center"/>
                              <w:rPr>
                                <w:rFonts w:ascii="Journal" w:hAnsi="Journal"/>
                                <w:sz w:val="18"/>
                              </w:rPr>
                            </w:pPr>
                            <w:proofErr w:type="spellStart"/>
                            <w:r>
                              <w:rPr>
                                <w:sz w:val="18"/>
                              </w:rPr>
                              <w:t>Змн</w:t>
                            </w:r>
                            <w:proofErr w:type="spellEnd"/>
                            <w:r>
                              <w:rPr>
                                <w:rFonts w:ascii="Journal" w:hAnsi="Journal"/>
                                <w:sz w:val="18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31" name="Rectangle 13"/>
                      <wps:cNvSpPr>
                        <a:spLocks noChangeArrowheads="1"/>
                      </wps:cNvSpPr>
                      <wps:spPr bwMode="auto">
                        <a:xfrm>
                          <a:off x="1051" y="17912"/>
                          <a:ext cx="1100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735ABD" w:rsidRDefault="00735ABD">
                            <w:pPr>
                              <w:pStyle w:val="aff5"/>
                              <w:jc w:val="center"/>
                              <w:rPr>
                                <w:sz w:val="18"/>
                              </w:rPr>
                            </w:pPr>
                            <w:proofErr w:type="spellStart"/>
                            <w:r>
                              <w:rPr>
                                <w:sz w:val="18"/>
                              </w:rPr>
                              <w:t>Арк</w:t>
                            </w:r>
                            <w:proofErr w:type="spellEnd"/>
                            <w:r>
                              <w:rPr>
                                <w:sz w:val="18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32" name="Rectangle 14"/>
                      <wps:cNvSpPr>
                        <a:spLocks noChangeArrowheads="1"/>
                      </wps:cNvSpPr>
                      <wps:spPr bwMode="auto">
                        <a:xfrm>
                          <a:off x="2267" y="17912"/>
                          <a:ext cx="2573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735ABD" w:rsidRDefault="00735ABD">
                            <w:pPr>
                              <w:pStyle w:val="aff5"/>
                              <w:jc w:val="center"/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t xml:space="preserve">№ </w:t>
                            </w:r>
                            <w:proofErr w:type="spellStart"/>
                            <w:r>
                              <w:rPr>
                                <w:sz w:val="18"/>
                              </w:rPr>
                              <w:t>докум</w:t>
                            </w:r>
                            <w:proofErr w:type="spellEnd"/>
                            <w:r>
                              <w:rPr>
                                <w:sz w:val="18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33" name="Rectangle 15"/>
                      <wps:cNvSpPr>
                        <a:spLocks noChangeArrowheads="1"/>
                      </wps:cNvSpPr>
                      <wps:spPr bwMode="auto">
                        <a:xfrm>
                          <a:off x="4983" y="17912"/>
                          <a:ext cx="1534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735ABD" w:rsidRDefault="00735ABD">
                            <w:pPr>
                              <w:pStyle w:val="aff5"/>
                              <w:jc w:val="center"/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t>Підпис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34" name="Rectangle 16"/>
                      <wps:cNvSpPr>
                        <a:spLocks noChangeArrowheads="1"/>
                      </wps:cNvSpPr>
                      <wps:spPr bwMode="auto">
                        <a:xfrm>
                          <a:off x="6604" y="17912"/>
                          <a:ext cx="1000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735ABD" w:rsidRDefault="00735ABD">
                            <w:pPr>
                              <w:pStyle w:val="aff5"/>
                              <w:jc w:val="center"/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t>Дата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35" name="Rectangle 17"/>
                      <wps:cNvSpPr>
                        <a:spLocks noChangeArrowheads="1"/>
                      </wps:cNvSpPr>
                      <wps:spPr bwMode="auto">
                        <a:xfrm>
                          <a:off x="15929" y="18258"/>
                          <a:ext cx="1475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735ABD" w:rsidRDefault="00735ABD">
                            <w:pPr>
                              <w:pStyle w:val="aff5"/>
                              <w:jc w:val="center"/>
                              <w:rPr>
                                <w:rFonts w:ascii="Journal" w:hAnsi="Journal"/>
                                <w:sz w:val="18"/>
                              </w:rPr>
                            </w:pPr>
                            <w:proofErr w:type="spellStart"/>
                            <w:r>
                              <w:rPr>
                                <w:sz w:val="18"/>
                              </w:rPr>
                              <w:t>Арк</w:t>
                            </w:r>
                            <w:proofErr w:type="spellEnd"/>
                            <w:r>
                              <w:rPr>
                                <w:sz w:val="18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36" name="Rectangle 18"/>
                      <wps:cNvSpPr>
                        <a:spLocks noChangeArrowheads="1"/>
                      </wps:cNvSpPr>
                      <wps:spPr bwMode="auto">
                        <a:xfrm>
                          <a:off x="15929" y="18623"/>
                          <a:ext cx="1475" cy="31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735ABD" w:rsidRDefault="00735ABD">
                            <w:pPr>
                              <w:pStyle w:val="aff5"/>
                              <w:jc w:val="center"/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fldChar w:fldCharType="begin"/>
                            </w:r>
                            <w:r>
                              <w:rPr>
                                <w:sz w:val="18"/>
                              </w:rPr>
                              <w:instrText xml:space="preserve"> PAGE  \* LOWER </w:instrText>
                            </w:r>
                            <w:r>
                              <w:rPr>
                                <w:sz w:val="18"/>
                              </w:rPr>
                              <w:fldChar w:fldCharType="separate"/>
                            </w:r>
                            <w:r w:rsidR="00F82593">
                              <w:rPr>
                                <w:noProof/>
                                <w:sz w:val="18"/>
                              </w:rPr>
                              <w:t>1</w:t>
                            </w:r>
                            <w:r>
                              <w:rPr>
                                <w:sz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37" name="Rectangle 19"/>
                      <wps:cNvSpPr>
                        <a:spLocks noChangeArrowheads="1"/>
                      </wps:cNvSpPr>
                      <wps:spPr bwMode="auto">
                        <a:xfrm>
                          <a:off x="7760" y="17481"/>
                          <a:ext cx="12159" cy="477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E95A5D" w:rsidRPr="00813208" w:rsidRDefault="00E95A5D" w:rsidP="00E95A5D">
                            <w:pPr>
                              <w:pStyle w:val="aff5"/>
                              <w:jc w:val="center"/>
                              <w:rPr>
                                <w:lang w:val="ru-RU"/>
                              </w:rPr>
                            </w:pPr>
                            <w:r w:rsidRPr="003A4E9E">
                              <w:rPr>
                                <w:highlight w:val="yellow"/>
                              </w:rPr>
                              <w:t>Х</w:t>
                            </w:r>
                            <w:r w:rsidR="003A4E9E" w:rsidRPr="003A4E9E">
                              <w:rPr>
                                <w:highlight w:val="yellow"/>
                              </w:rPr>
                              <w:t>М</w:t>
                            </w:r>
                            <w:r w:rsidR="001A2942">
                              <w:rPr>
                                <w:highlight w:val="yellow"/>
                                <w:lang w:val="en-US"/>
                              </w:rPr>
                              <w:t>5</w:t>
                            </w:r>
                            <w:r w:rsidRPr="003A4E9E">
                              <w:rPr>
                                <w:highlight w:val="yellow"/>
                              </w:rPr>
                              <w:t>1</w:t>
                            </w:r>
                            <w:r w:rsidRPr="00813208">
                              <w:rPr>
                                <w:highlight w:val="yellow"/>
                              </w:rPr>
                              <w:t>X</w:t>
                            </w:r>
                            <w:r w:rsidR="003A4E9E">
                              <w:rPr>
                                <w:highlight w:val="yellow"/>
                                <w:lang w:val="en-US"/>
                              </w:rPr>
                              <w:t>Х.XX</w:t>
                            </w:r>
                            <w:r w:rsidRPr="00813208">
                              <w:rPr>
                                <w:lang w:val="en-US"/>
                              </w:rPr>
                              <w:t>.001.</w:t>
                            </w:r>
                            <w:r w:rsidRPr="00813208">
                              <w:rPr>
                                <w:lang w:val="ru-RU"/>
                              </w:rPr>
                              <w:t>ПЗ</w:t>
                            </w:r>
                          </w:p>
                          <w:p w:rsidR="00735ABD" w:rsidRDefault="00735ABD">
                            <w:pPr>
                              <w:pStyle w:val="aff5"/>
                              <w:jc w:val="center"/>
                              <w:rPr>
                                <w:rFonts w:ascii="Journal" w:hAnsi="Journal"/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38" name="Line 20"/>
                      <wps:cNvCnPr>
                        <a:cxnSpLocks noChangeShapeType="1"/>
                      </wps:cNvCnPr>
                      <wps:spPr bwMode="auto">
                        <a:xfrm>
                          <a:off x="12" y="18233"/>
                          <a:ext cx="19967" cy="1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39" name="Line 21"/>
                      <wps:cNvCnPr>
                        <a:cxnSpLocks noChangeShapeType="1"/>
                      </wps:cNvCnPr>
                      <wps:spPr bwMode="auto">
                        <a:xfrm>
                          <a:off x="25" y="17881"/>
                          <a:ext cx="7621" cy="1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40" name="Line 22"/>
                      <wps:cNvCnPr>
                        <a:cxnSpLocks noChangeShapeType="1"/>
                      </wps:cNvCnPr>
                      <wps:spPr bwMode="auto">
                        <a:xfrm>
                          <a:off x="10" y="17526"/>
                          <a:ext cx="7621" cy="1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41" name="Line 23"/>
                      <wps:cNvCnPr>
                        <a:cxnSpLocks noChangeShapeType="1"/>
                      </wps:cNvCnPr>
                      <wps:spPr bwMode="auto">
                        <a:xfrm>
                          <a:off x="10" y="18938"/>
                          <a:ext cx="7621" cy="1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42" name="Line 24"/>
                      <wps:cNvCnPr>
                        <a:cxnSpLocks noChangeShapeType="1"/>
                      </wps:cNvCnPr>
                      <wps:spPr bwMode="auto">
                        <a:xfrm>
                          <a:off x="10" y="18583"/>
                          <a:ext cx="7621" cy="1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g:grpSp>
                      <wpg:cNvPr id="43" name="Group 25"/>
                      <wpg:cNvGrpSpPr>
                        <a:grpSpLocks/>
                      </wpg:cNvGrpSpPr>
                      <wpg:grpSpPr bwMode="auto">
                        <a:xfrm>
                          <a:off x="39" y="18267"/>
                          <a:ext cx="4801" cy="310"/>
                          <a:chOff x="0" y="0"/>
                          <a:chExt cx="19999" cy="20000"/>
                        </a:xfrm>
                      </wpg:grpSpPr>
                      <wps:wsp>
                        <wps:cNvPr id="45" name="Rectangle 26"/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8856" cy="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317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/>
                              </a14:hiddenEffects>
                            </a:ext>
                          </a:extLst>
                        </wps:spPr>
                        <wps:txbx>
                          <w:txbxContent>
                            <w:p w:rsidR="00735ABD" w:rsidRDefault="00735ABD">
                              <w:pPr>
                                <w:pStyle w:val="aff5"/>
                                <w:rPr>
                                  <w:rFonts w:ascii="Journal" w:hAnsi="Journal"/>
                                  <w:sz w:val="18"/>
                                </w:rPr>
                              </w:pPr>
                              <w:r>
                                <w:rPr>
                                  <w:sz w:val="18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sz w:val="18"/>
                                </w:rPr>
                                <w:t>Розро</w:t>
                              </w:r>
                              <w:r>
                                <w:rPr>
                                  <w:rFonts w:ascii="Journal" w:hAnsi="Journal"/>
                                  <w:sz w:val="18"/>
                                </w:rPr>
                                <w:t>б</w:t>
                              </w:r>
                              <w:proofErr w:type="spellEnd"/>
                              <w:r>
                                <w:rPr>
                                  <w:rFonts w:ascii="Journal" w:hAnsi="Journal"/>
                                  <w:sz w:val="18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12700" tIns="12700" rIns="12700" bIns="12700" anchor="t" anchorCtr="0" upright="1">
                          <a:noAutofit/>
                        </wps:bodyPr>
                      </wps:wsp>
                      <wps:wsp>
                        <wps:cNvPr id="46" name="Rectangle 27"/>
                        <wps:cNvSpPr>
                          <a:spLocks noChangeArrowheads="1"/>
                        </wps:cNvSpPr>
                        <wps:spPr bwMode="auto">
                          <a:xfrm>
                            <a:off x="9281" y="0"/>
                            <a:ext cx="10718" cy="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317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/>
                              </a14:hiddenEffects>
                            </a:ext>
                          </a:extLst>
                        </wps:spPr>
                        <wps:txbx>
                          <w:txbxContent>
                            <w:p w:rsidR="00735ABD" w:rsidRDefault="00735ABD">
                              <w:pPr>
                                <w:pStyle w:val="aff5"/>
                                <w:rPr>
                                  <w:rFonts w:ascii="Journal" w:hAnsi="Journal"/>
                                  <w:sz w:val="18"/>
                                </w:rPr>
                              </w:pPr>
                            </w:p>
                          </w:txbxContent>
                        </wps:txbx>
                        <wps:bodyPr rot="0" vert="horz" wrap="square" lIns="12700" tIns="12700" rIns="12700" bIns="12700" anchor="t" anchorCtr="0" upright="1">
                          <a:noAutofit/>
                        </wps:bodyPr>
                      </wps:wsp>
                    </wpg:grpSp>
                    <wpg:grpSp>
                      <wpg:cNvPr id="47" name="Group 28"/>
                      <wpg:cNvGrpSpPr>
                        <a:grpSpLocks/>
                      </wpg:cNvGrpSpPr>
                      <wpg:grpSpPr bwMode="auto">
                        <a:xfrm>
                          <a:off x="39" y="18614"/>
                          <a:ext cx="5206" cy="355"/>
                          <a:chOff x="0" y="0"/>
                          <a:chExt cx="21683" cy="22970"/>
                        </a:xfrm>
                      </wpg:grpSpPr>
                      <wps:wsp>
                        <wps:cNvPr id="48" name="Rectangle 29"/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8856" cy="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317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/>
                              </a14:hiddenEffects>
                            </a:ext>
                          </a:extLst>
                        </wps:spPr>
                        <wps:txbx>
                          <w:txbxContent>
                            <w:p w:rsidR="00735ABD" w:rsidRDefault="00735ABD">
                              <w:pPr>
                                <w:pStyle w:val="aff5"/>
                                <w:rPr>
                                  <w:sz w:val="18"/>
                                </w:rPr>
                              </w:pPr>
                              <w:r>
                                <w:rPr>
                                  <w:sz w:val="18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sz w:val="18"/>
                                </w:rPr>
                                <w:t>Перевір</w:t>
                              </w:r>
                              <w:proofErr w:type="spellEnd"/>
                              <w:r>
                                <w:rPr>
                                  <w:sz w:val="18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12700" tIns="12700" rIns="12700" bIns="12700" anchor="t" anchorCtr="0" upright="1">
                          <a:noAutofit/>
                        </wps:bodyPr>
                      </wps:wsp>
                      <wps:wsp>
                        <wps:cNvPr id="50" name="Rectangle 30"/>
                        <wps:cNvSpPr>
                          <a:spLocks noChangeArrowheads="1"/>
                        </wps:cNvSpPr>
                        <wps:spPr bwMode="auto">
                          <a:xfrm>
                            <a:off x="9280" y="0"/>
                            <a:ext cx="12403" cy="229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317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/>
                              </a14:hiddenEffects>
                            </a:ext>
                          </a:extLst>
                        </wps:spPr>
                        <wps:txbx>
                          <w:txbxContent>
                            <w:p w:rsidR="00735ABD" w:rsidRPr="00813208" w:rsidRDefault="00735ABD">
                              <w:pPr>
                                <w:pStyle w:val="aff5"/>
                                <w:rPr>
                                  <w:rFonts w:ascii="Journal" w:hAnsi="Journal"/>
                                  <w:sz w:val="13"/>
                                  <w:szCs w:val="15"/>
                                </w:rPr>
                              </w:pPr>
                            </w:p>
                          </w:txbxContent>
                        </wps:txbx>
                        <wps:bodyPr rot="0" vert="horz" wrap="square" lIns="12700" tIns="12700" rIns="12700" bIns="12700" anchor="t" anchorCtr="0" upright="1">
                          <a:noAutofit/>
                        </wps:bodyPr>
                      </wps:wsp>
                    </wpg:grpSp>
                    <wpg:grpSp>
                      <wpg:cNvPr id="51" name="Group 31"/>
                      <wpg:cNvGrpSpPr>
                        <a:grpSpLocks/>
                      </wpg:cNvGrpSpPr>
                      <wpg:grpSpPr bwMode="auto">
                        <a:xfrm>
                          <a:off x="39" y="18969"/>
                          <a:ext cx="4801" cy="309"/>
                          <a:chOff x="0" y="0"/>
                          <a:chExt cx="19999" cy="20000"/>
                        </a:xfrm>
                      </wpg:grpSpPr>
                      <wps:wsp>
                        <wps:cNvPr id="52" name="Rectangle 32"/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8856" cy="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317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/>
                              </a14:hiddenEffects>
                            </a:ext>
                          </a:extLst>
                        </wps:spPr>
                        <wps:txbx>
                          <w:txbxContent>
                            <w:p w:rsidR="00735ABD" w:rsidRDefault="00735ABD">
                              <w:pPr>
                                <w:pStyle w:val="aff5"/>
                                <w:rPr>
                                  <w:sz w:val="18"/>
                                </w:rPr>
                              </w:pPr>
                              <w:r>
                                <w:rPr>
                                  <w:sz w:val="18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sz w:val="18"/>
                                </w:rPr>
                                <w:t>Реценз</w:t>
                              </w:r>
                              <w:proofErr w:type="spellEnd"/>
                              <w:r>
                                <w:rPr>
                                  <w:sz w:val="18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12700" tIns="12700" rIns="12700" bIns="12700" anchor="t" anchorCtr="0" upright="1">
                          <a:noAutofit/>
                        </wps:bodyPr>
                      </wps:wsp>
                      <wps:wsp>
                        <wps:cNvPr id="53" name="Rectangle 33"/>
                        <wps:cNvSpPr>
                          <a:spLocks noChangeArrowheads="1"/>
                        </wps:cNvSpPr>
                        <wps:spPr bwMode="auto">
                          <a:xfrm>
                            <a:off x="9281" y="0"/>
                            <a:ext cx="10718" cy="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317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/>
                              </a14:hiddenEffects>
                            </a:ext>
                          </a:extLst>
                        </wps:spPr>
                        <wps:txbx>
                          <w:txbxContent>
                            <w:p w:rsidR="00735ABD" w:rsidRDefault="00735ABD">
                              <w:pPr>
                                <w:pStyle w:val="aff5"/>
                                <w:rPr>
                                  <w:rFonts w:ascii="Journal" w:hAnsi="Journal"/>
                                  <w:sz w:val="18"/>
                                </w:rPr>
                              </w:pPr>
                            </w:p>
                          </w:txbxContent>
                        </wps:txbx>
                        <wps:bodyPr rot="0" vert="horz" wrap="square" lIns="12700" tIns="12700" rIns="12700" bIns="12700" anchor="t" anchorCtr="0" upright="1">
                          <a:noAutofit/>
                        </wps:bodyPr>
                      </wps:wsp>
                    </wpg:grpSp>
                    <wpg:grpSp>
                      <wpg:cNvPr id="54" name="Group 34"/>
                      <wpg:cNvGrpSpPr>
                        <a:grpSpLocks/>
                      </wpg:cNvGrpSpPr>
                      <wpg:grpSpPr bwMode="auto">
                        <a:xfrm>
                          <a:off x="39" y="19314"/>
                          <a:ext cx="4801" cy="310"/>
                          <a:chOff x="0" y="0"/>
                          <a:chExt cx="19999" cy="20000"/>
                        </a:xfrm>
                      </wpg:grpSpPr>
                      <wps:wsp>
                        <wps:cNvPr id="55" name="Rectangle 35"/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8856" cy="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317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/>
                              </a14:hiddenEffects>
                            </a:ext>
                          </a:extLst>
                        </wps:spPr>
                        <wps:txbx>
                          <w:txbxContent>
                            <w:p w:rsidR="00735ABD" w:rsidRDefault="00735ABD">
                              <w:pPr>
                                <w:pStyle w:val="aff5"/>
                                <w:rPr>
                                  <w:sz w:val="18"/>
                                </w:rPr>
                              </w:pPr>
                              <w:r>
                                <w:rPr>
                                  <w:sz w:val="18"/>
                                </w:rPr>
                                <w:t xml:space="preserve"> Н. Контр.</w:t>
                              </w:r>
                            </w:p>
                          </w:txbxContent>
                        </wps:txbx>
                        <wps:bodyPr rot="0" vert="horz" wrap="square" lIns="12700" tIns="12700" rIns="12700" bIns="12700" anchor="t" anchorCtr="0" upright="1">
                          <a:noAutofit/>
                        </wps:bodyPr>
                      </wps:wsp>
                      <wps:wsp>
                        <wps:cNvPr id="56" name="Rectangle 36"/>
                        <wps:cNvSpPr>
                          <a:spLocks noChangeArrowheads="1"/>
                        </wps:cNvSpPr>
                        <wps:spPr bwMode="auto">
                          <a:xfrm>
                            <a:off x="9281" y="0"/>
                            <a:ext cx="10718" cy="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317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/>
                              </a14:hiddenEffects>
                            </a:ext>
                          </a:extLst>
                        </wps:spPr>
                        <wps:txbx>
                          <w:txbxContent>
                            <w:p w:rsidR="00735ABD" w:rsidRDefault="00735ABD">
                              <w:pPr>
                                <w:pStyle w:val="aff5"/>
                                <w:rPr>
                                  <w:rFonts w:ascii="Journal" w:hAnsi="Journal"/>
                                  <w:sz w:val="18"/>
                                </w:rPr>
                              </w:pPr>
                            </w:p>
                          </w:txbxContent>
                        </wps:txbx>
                        <wps:bodyPr rot="0" vert="horz" wrap="square" lIns="12700" tIns="12700" rIns="12700" bIns="12700" anchor="t" anchorCtr="0" upright="1">
                          <a:noAutofit/>
                        </wps:bodyPr>
                      </wps:wsp>
                    </wpg:grpSp>
                    <wpg:grpSp>
                      <wpg:cNvPr id="57" name="Group 37"/>
                      <wpg:cNvGrpSpPr>
                        <a:grpSpLocks/>
                      </wpg:cNvGrpSpPr>
                      <wpg:grpSpPr bwMode="auto">
                        <a:xfrm>
                          <a:off x="39" y="19660"/>
                          <a:ext cx="4801" cy="309"/>
                          <a:chOff x="0" y="0"/>
                          <a:chExt cx="19999" cy="20000"/>
                        </a:xfrm>
                      </wpg:grpSpPr>
                      <wps:wsp>
                        <wps:cNvPr id="58" name="Rectangle 38"/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8856" cy="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317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/>
                              </a14:hiddenEffects>
                            </a:ext>
                          </a:extLst>
                        </wps:spPr>
                        <wps:txbx>
                          <w:txbxContent>
                            <w:p w:rsidR="00735ABD" w:rsidRDefault="00735ABD">
                              <w:pPr>
                                <w:pStyle w:val="aff5"/>
                                <w:rPr>
                                  <w:sz w:val="18"/>
                                </w:rPr>
                              </w:pPr>
                              <w:r>
                                <w:rPr>
                                  <w:sz w:val="18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sz w:val="18"/>
                                </w:rPr>
                                <w:t>Затверд</w:t>
                              </w:r>
                              <w:proofErr w:type="spellEnd"/>
                              <w:r>
                                <w:rPr>
                                  <w:sz w:val="18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vert="horz" wrap="square" lIns="12700" tIns="12700" rIns="12700" bIns="12700" anchor="t" anchorCtr="0" upright="1">
                          <a:noAutofit/>
                        </wps:bodyPr>
                      </wps:wsp>
                      <wps:wsp>
                        <wps:cNvPr id="59" name="Rectangle 39"/>
                        <wps:cNvSpPr>
                          <a:spLocks noChangeArrowheads="1"/>
                        </wps:cNvSpPr>
                        <wps:spPr bwMode="auto">
                          <a:xfrm>
                            <a:off x="9281" y="0"/>
                            <a:ext cx="10718" cy="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317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/>
                              </a14:hiddenEffects>
                            </a:ext>
                          </a:extLst>
                        </wps:spPr>
                        <wps:txbx>
                          <w:txbxContent>
                            <w:p w:rsidR="00735ABD" w:rsidRPr="00813208" w:rsidRDefault="00735ABD">
                              <w:pPr>
                                <w:pStyle w:val="aff5"/>
                                <w:rPr>
                                  <w:rFonts w:ascii="Journal" w:hAnsi="Journal"/>
                                  <w:sz w:val="16"/>
                                </w:rPr>
                              </w:pPr>
                            </w:p>
                          </w:txbxContent>
                        </wps:txbx>
                        <wps:bodyPr rot="0" vert="horz" wrap="square" lIns="12700" tIns="12700" rIns="12700" bIns="12700" anchor="t" anchorCtr="0" upright="1">
                          <a:noAutofit/>
                        </wps:bodyPr>
                      </wps:wsp>
                    </wpg:grpSp>
                    <wps:wsp>
                      <wps:cNvPr id="60" name="Line 40"/>
                      <wps:cNvCnPr>
                        <a:cxnSpLocks noChangeShapeType="1"/>
                      </wps:cNvCnPr>
                      <wps:spPr bwMode="auto">
                        <a:xfrm>
                          <a:off x="14208" y="18239"/>
                          <a:ext cx="2" cy="1740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61" name="Rectangle 41"/>
                      <wps:cNvSpPr>
                        <a:spLocks noChangeArrowheads="1"/>
                      </wps:cNvSpPr>
                      <wps:spPr bwMode="auto">
                        <a:xfrm>
                          <a:off x="7787" y="18314"/>
                          <a:ext cx="6292" cy="16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735ABD" w:rsidRPr="00D116B5" w:rsidRDefault="00735ABD">
                            <w:pPr>
                              <w:pStyle w:val="aff5"/>
                            </w:pPr>
                            <w:r w:rsidRPr="003A4E9E">
                              <w:rPr>
                                <w:highlight w:val="yellow"/>
                              </w:rPr>
                              <w:t>Назва роботи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62" name="Line 42"/>
                      <wps:cNvCnPr>
                        <a:cxnSpLocks noChangeShapeType="1"/>
                      </wps:cNvCnPr>
                      <wps:spPr bwMode="auto">
                        <a:xfrm>
                          <a:off x="14221" y="18587"/>
                          <a:ext cx="5769" cy="1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63" name="Line 43"/>
                      <wps:cNvCnPr>
                        <a:cxnSpLocks noChangeShapeType="1"/>
                      </wps:cNvCnPr>
                      <wps:spPr bwMode="auto">
                        <a:xfrm>
                          <a:off x="14219" y="18939"/>
                          <a:ext cx="5769" cy="2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7175" name="Line 44"/>
                      <wps:cNvCnPr>
                        <a:cxnSpLocks noChangeShapeType="1"/>
                      </wps:cNvCnPr>
                      <wps:spPr bwMode="auto">
                        <a:xfrm>
                          <a:off x="17487" y="18239"/>
                          <a:ext cx="3" cy="693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7179" name="Rectangle 45"/>
                      <wps:cNvSpPr>
                        <a:spLocks noChangeArrowheads="1"/>
                      </wps:cNvSpPr>
                      <wps:spPr bwMode="auto">
                        <a:xfrm>
                          <a:off x="14295" y="18258"/>
                          <a:ext cx="1474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735ABD" w:rsidRDefault="00735ABD">
                            <w:pPr>
                              <w:pStyle w:val="aff5"/>
                              <w:jc w:val="center"/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t>Літ.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7185" name="Rectangle 46"/>
                      <wps:cNvSpPr>
                        <a:spLocks noChangeArrowheads="1"/>
                      </wps:cNvSpPr>
                      <wps:spPr bwMode="auto">
                        <a:xfrm>
                          <a:off x="17577" y="18258"/>
                          <a:ext cx="2327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735ABD" w:rsidRDefault="00735ABD">
                            <w:pPr>
                              <w:pStyle w:val="aff5"/>
                              <w:jc w:val="center"/>
                              <w:rPr>
                                <w:rFonts w:ascii="Journal" w:hAnsi="Journal"/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t>Ар</w:t>
                            </w:r>
                            <w:r w:rsidR="00D116B5">
                              <w:rPr>
                                <w:sz w:val="18"/>
                              </w:rPr>
                              <w:t>к</w:t>
                            </w:r>
                            <w:r>
                              <w:rPr>
                                <w:sz w:val="18"/>
                              </w:rPr>
                              <w:t>ушів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7187" name="Rectangle 47"/>
                      <wps:cNvSpPr>
                        <a:spLocks noChangeArrowheads="1"/>
                      </wps:cNvSpPr>
                      <wps:spPr bwMode="auto">
                        <a:xfrm>
                          <a:off x="17591" y="18613"/>
                          <a:ext cx="2326" cy="30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735ABD" w:rsidRDefault="00735ABD">
                            <w:pPr>
                              <w:pStyle w:val="aff5"/>
                              <w:jc w:val="center"/>
                              <w:rPr>
                                <w:sz w:val="18"/>
                              </w:rPr>
                            </w:pPr>
                            <w:r>
                              <w:rPr>
                                <w:sz w:val="18"/>
                              </w:rPr>
                              <w:fldChar w:fldCharType="begin"/>
                            </w:r>
                            <w:r>
                              <w:rPr>
                                <w:sz w:val="18"/>
                              </w:rPr>
                              <w:instrText xml:space="preserve"> SECTIONPAGES  \* LOWER </w:instrText>
                            </w:r>
                            <w:r>
                              <w:rPr>
                                <w:sz w:val="18"/>
                              </w:rPr>
                              <w:fldChar w:fldCharType="separate"/>
                            </w:r>
                            <w:r w:rsidR="00F82593">
                              <w:rPr>
                                <w:noProof/>
                                <w:sz w:val="18"/>
                              </w:rPr>
                              <w:t>9</w:t>
                            </w:r>
                            <w:r>
                              <w:rPr>
                                <w:sz w:val="18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  <wps:wsp>
                      <wps:cNvPr id="7188" name="Line 48"/>
                      <wps:cNvCnPr>
                        <a:cxnSpLocks noChangeShapeType="1"/>
                      </wps:cNvCnPr>
                      <wps:spPr bwMode="auto">
                        <a:xfrm>
                          <a:off x="14755" y="18594"/>
                          <a:ext cx="2" cy="338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7189" name="Line 49"/>
                      <wps:cNvCnPr>
                        <a:cxnSpLocks noChangeShapeType="1"/>
                      </wps:cNvCnPr>
                      <wps:spPr bwMode="auto">
                        <a:xfrm>
                          <a:off x="15301" y="18595"/>
                          <a:ext cx="2" cy="338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  <wps:wsp>
                      <wps:cNvPr id="7191" name="Rectangle 50"/>
                      <wps:cNvSpPr>
                        <a:spLocks noChangeArrowheads="1"/>
                      </wps:cNvSpPr>
                      <wps:spPr bwMode="auto">
                        <a:xfrm>
                          <a:off x="14221" y="19108"/>
                          <a:ext cx="5609" cy="841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31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txbx>
                        <w:txbxContent>
                          <w:p w:rsidR="0056232D" w:rsidRPr="00813208" w:rsidRDefault="0056232D" w:rsidP="0056232D">
                            <w:pPr>
                              <w:pStyle w:val="aff5"/>
                              <w:jc w:val="center"/>
                              <w:rPr>
                                <w:sz w:val="20"/>
                              </w:rPr>
                            </w:pPr>
                            <w:r w:rsidRPr="00813208">
                              <w:rPr>
                                <w:sz w:val="20"/>
                              </w:rPr>
                              <w:t>КПІ</w:t>
                            </w:r>
                            <w:r w:rsidR="00813208" w:rsidRPr="00813208">
                              <w:rPr>
                                <w:sz w:val="20"/>
                                <w:lang w:val="ru-RU"/>
                              </w:rPr>
                              <w:t xml:space="preserve"> </w:t>
                            </w:r>
                            <w:r w:rsidR="003A4E9E">
                              <w:rPr>
                                <w:sz w:val="20"/>
                              </w:rPr>
                              <w:t>ім. Ігоря</w:t>
                            </w:r>
                            <w:r w:rsidR="00813208" w:rsidRPr="00813208">
                              <w:rPr>
                                <w:sz w:val="20"/>
                              </w:rPr>
                              <w:t xml:space="preserve"> Сікорського</w:t>
                            </w:r>
                            <w:r w:rsidRPr="00813208">
                              <w:rPr>
                                <w:sz w:val="20"/>
                              </w:rPr>
                              <w:t xml:space="preserve"> </w:t>
                            </w:r>
                          </w:p>
                          <w:p w:rsidR="00735ABD" w:rsidRPr="00813208" w:rsidRDefault="00813208" w:rsidP="0056232D">
                            <w:pPr>
                              <w:pStyle w:val="aff5"/>
                              <w:jc w:val="center"/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 xml:space="preserve">група </w:t>
                            </w:r>
                            <w:r w:rsidR="003A4E9E" w:rsidRPr="003A4E9E">
                              <w:rPr>
                                <w:sz w:val="20"/>
                                <w:highlight w:val="yellow"/>
                              </w:rPr>
                              <w:t>ХМ-</w:t>
                            </w:r>
                            <w:r w:rsidR="001A2942">
                              <w:rPr>
                                <w:sz w:val="20"/>
                                <w:highlight w:val="yellow"/>
                                <w:lang w:val="en-US"/>
                              </w:rPr>
                              <w:t>5</w:t>
                            </w:r>
                            <w:r w:rsidR="0056232D" w:rsidRPr="003A4E9E">
                              <w:rPr>
                                <w:sz w:val="20"/>
                                <w:highlight w:val="yellow"/>
                              </w:rPr>
                              <w:t>1</w:t>
                            </w:r>
                          </w:p>
                        </w:txbxContent>
                      </wps:txbx>
                      <wps:bodyPr rot="0" vert="horz" wrap="square" lIns="12700" tIns="12700" rIns="12700" bIns="12700" anchor="t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id="Группа 10" o:spid="_x0000_s1046" style="position:absolute;margin-left:57pt;margin-top:19.5pt;width:518.8pt;height:802.3pt;z-index:251658240;mso-position-horizontal-relative:page;mso-position-vertical-relative:page" coordsize="20000,200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" o:allowincell="f">
              <v:rect id="Rectangle 2" o:spid="_x0000_s1047" style="position:absolute;width:20000;height:20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" filled="f" strokeweight="2pt"/>
              <v:line id="Line 3" o:spid="_x0000_s1048" style="position:absolute;visibility:visible;mso-wrap-style:square" from="993,17183" to="995,1822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" strokeweight="2pt"/>
              <v:line id="Line 4" o:spid="_x0000_s1049" style="position:absolute;visibility:visible;mso-wrap-style:square" from="10,17173" to="19977,1717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" strokeweight="2pt"/>
              <v:line id="Line 5" o:spid="_x0000_s1050" style="position:absolute;visibility:visible;mso-wrap-style:square" from="2186,17192" to="2188,1998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" strokeweight="2pt"/>
              <v:line id="Line 6" o:spid="_x0000_s1051" style="position:absolute;visibility:visible;mso-wrap-style:square" from="4919,17192" to="4921,1998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" strokeweight="2pt"/>
              <v:line id="Line 7" o:spid="_x0000_s1052" style="position:absolute;visibility:visible;mso-wrap-style:square" from="6557,17192" to="6559,1998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" strokeweight="2pt"/>
              <v:line id="Line 8" o:spid="_x0000_s1053" style="position:absolute;visibility:visible;mso-wrap-style:square" from="7650,17183" to="7652,1997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" strokeweight="2pt"/>
              <v:line id="Line 9" o:spid="_x0000_s1054" style="position:absolute;visibility:visible;mso-wrap-style:square" from="15848,18239" to="15852,1893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" strokeweight="2pt"/>
              <v:line id="Line 10" o:spid="_x0000_s1055" style="position:absolute;visibility:visible;mso-wrap-style:square" from="10,19293" to="7631,1929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" strokeweight="1pt"/>
              <v:line id="Line 11" o:spid="_x0000_s1056" style="position:absolute;visibility:visible;mso-wrap-style:square" from="10,19646" to="7631,1964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" strokeweight="1pt"/>
              <v:rect id="Rectangle 12" o:spid="_x0000_s1057" style="position:absolute;left:54;top:17912;width:883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" filled="f" stroked="f" strokeweight=".25pt">
                <v:textbox inset="1pt,1pt,1pt,1pt">
                  <w:txbxContent>
                    <w:p w:rsidR="00735ABD" w:rsidRDefault="00735ABD">
                      <w:pPr>
                        <w:pStyle w:val="aff5"/>
                        <w:jc w:val="center"/>
                        <w:rPr>
                          <w:rFonts w:ascii="Journal" w:hAnsi="Journal"/>
                          <w:sz w:val="18"/>
                        </w:rPr>
                      </w:pPr>
                      <w:proofErr w:type="spellStart"/>
                      <w:r>
                        <w:rPr>
                          <w:sz w:val="18"/>
                        </w:rPr>
                        <w:t>Змн</w:t>
                      </w:r>
                      <w:proofErr w:type="spellEnd"/>
                      <w:r>
                        <w:rPr>
                          <w:rFonts w:ascii="Journal" w:hAnsi="Journal"/>
                          <w:sz w:val="18"/>
                        </w:rPr>
                        <w:t>.</w:t>
                      </w:r>
                    </w:p>
                  </w:txbxContent>
                </v:textbox>
              </v:rect>
              <v:rect id="Rectangle 13" o:spid="_x0000_s1058" style="position:absolute;left:1051;top:17912;width:1100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" filled="f" stroked="f" strokeweight=".25pt">
                <v:textbox inset="1pt,1pt,1pt,1pt">
                  <w:txbxContent>
                    <w:p w:rsidR="00735ABD" w:rsidRDefault="00735ABD">
                      <w:pPr>
                        <w:pStyle w:val="aff5"/>
                        <w:jc w:val="center"/>
                        <w:rPr>
                          <w:sz w:val="18"/>
                        </w:rPr>
                      </w:pPr>
                      <w:proofErr w:type="spellStart"/>
                      <w:r>
                        <w:rPr>
                          <w:sz w:val="18"/>
                        </w:rPr>
                        <w:t>Арк</w:t>
                      </w:r>
                      <w:proofErr w:type="spellEnd"/>
                      <w:r>
                        <w:rPr>
                          <w:sz w:val="18"/>
                        </w:rPr>
                        <w:t>.</w:t>
                      </w:r>
                    </w:p>
                  </w:txbxContent>
                </v:textbox>
              </v:rect>
              <v:rect id="Rectangle 14" o:spid="_x0000_s1059" style="position:absolute;left:2267;top:17912;width:2573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" filled="f" stroked="f" strokeweight=".25pt">
                <v:textbox inset="1pt,1pt,1pt,1pt">
                  <w:txbxContent>
                    <w:p w:rsidR="00735ABD" w:rsidRDefault="00735ABD">
                      <w:pPr>
                        <w:pStyle w:val="aff5"/>
                        <w:jc w:val="center"/>
                        <w:rPr>
                          <w:sz w:val="18"/>
                        </w:rPr>
                      </w:pPr>
                      <w:r>
                        <w:rPr>
                          <w:sz w:val="18"/>
                        </w:rPr>
                        <w:t xml:space="preserve">№ </w:t>
                      </w:r>
                      <w:proofErr w:type="spellStart"/>
                      <w:r>
                        <w:rPr>
                          <w:sz w:val="18"/>
                        </w:rPr>
                        <w:t>докум</w:t>
                      </w:r>
                      <w:proofErr w:type="spellEnd"/>
                      <w:r>
                        <w:rPr>
                          <w:sz w:val="18"/>
                        </w:rPr>
                        <w:t>.</w:t>
                      </w:r>
                    </w:p>
                  </w:txbxContent>
                </v:textbox>
              </v:rect>
              <v:rect id="Rectangle 15" o:spid="_x0000_s1060" style="position:absolute;left:4983;top:17912;width:1534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" filled="f" stroked="f" strokeweight=".25pt">
                <v:textbox inset="1pt,1pt,1pt,1pt">
                  <w:txbxContent>
                    <w:p w:rsidR="00735ABD" w:rsidRDefault="00735ABD">
                      <w:pPr>
                        <w:pStyle w:val="aff5"/>
                        <w:jc w:val="center"/>
                        <w:rPr>
                          <w:sz w:val="18"/>
                        </w:rPr>
                      </w:pPr>
                      <w:r>
                        <w:rPr>
                          <w:sz w:val="18"/>
                        </w:rPr>
                        <w:t>Підпис</w:t>
                      </w:r>
                    </w:p>
                  </w:txbxContent>
                </v:textbox>
              </v:rect>
              <v:rect id="Rectangle 16" o:spid="_x0000_s1061" style="position:absolute;left:6604;top:17912;width:1000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" filled="f" stroked="f" strokeweight=".25pt">
                <v:textbox inset="1pt,1pt,1pt,1pt">
                  <w:txbxContent>
                    <w:p w:rsidR="00735ABD" w:rsidRDefault="00735ABD">
                      <w:pPr>
                        <w:pStyle w:val="aff5"/>
                        <w:jc w:val="center"/>
                        <w:rPr>
                          <w:sz w:val="18"/>
                        </w:rPr>
                      </w:pPr>
                      <w:r>
                        <w:rPr>
                          <w:sz w:val="18"/>
                        </w:rPr>
                        <w:t>Дата</w:t>
                      </w:r>
                    </w:p>
                  </w:txbxContent>
                </v:textbox>
              </v:rect>
              <v:rect id="Rectangle 17" o:spid="_x0000_s1062" style="position:absolute;left:15929;top:18258;width:1475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" filled="f" stroked="f" strokeweight=".25pt">
                <v:textbox inset="1pt,1pt,1pt,1pt">
                  <w:txbxContent>
                    <w:p w:rsidR="00735ABD" w:rsidRDefault="00735ABD">
                      <w:pPr>
                        <w:pStyle w:val="aff5"/>
                        <w:jc w:val="center"/>
                        <w:rPr>
                          <w:rFonts w:ascii="Journal" w:hAnsi="Journal"/>
                          <w:sz w:val="18"/>
                        </w:rPr>
                      </w:pPr>
                      <w:proofErr w:type="spellStart"/>
                      <w:r>
                        <w:rPr>
                          <w:sz w:val="18"/>
                        </w:rPr>
                        <w:t>Арк</w:t>
                      </w:r>
                      <w:proofErr w:type="spellEnd"/>
                      <w:r>
                        <w:rPr>
                          <w:sz w:val="18"/>
                        </w:rPr>
                        <w:t>.</w:t>
                      </w:r>
                    </w:p>
                  </w:txbxContent>
                </v:textbox>
              </v:rect>
              <v:rect id="Rectangle 18" o:spid="_x0000_s1063" style="position:absolute;left:15929;top:18623;width:1475;height:3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" filled="f" stroked="f" strokeweight=".25pt">
                <v:textbox inset="1pt,1pt,1pt,1pt">
                  <w:txbxContent>
                    <w:p w:rsidR="00735ABD" w:rsidRDefault="00735ABD">
                      <w:pPr>
                        <w:pStyle w:val="aff5"/>
                        <w:jc w:val="center"/>
                        <w:rPr>
                          <w:sz w:val="18"/>
                        </w:rPr>
                      </w:pPr>
                      <w:r>
                        <w:rPr>
                          <w:sz w:val="18"/>
                        </w:rPr>
                        <w:fldChar w:fldCharType="begin"/>
                      </w:r>
                      <w:r>
                        <w:rPr>
                          <w:sz w:val="18"/>
                        </w:rPr>
                        <w:instrText xml:space="preserve"> PAGE  \* LOWER </w:instrText>
                      </w:r>
                      <w:r>
                        <w:rPr>
                          <w:sz w:val="18"/>
                        </w:rPr>
                        <w:fldChar w:fldCharType="separate"/>
                      </w:r>
                      <w:r w:rsidR="00F82593">
                        <w:rPr>
                          <w:noProof/>
                          <w:sz w:val="18"/>
                        </w:rPr>
                        <w:t>1</w:t>
                      </w:r>
                      <w:r>
                        <w:rPr>
                          <w:sz w:val="18"/>
                        </w:rPr>
                        <w:fldChar w:fldCharType="end"/>
                      </w:r>
                    </w:p>
                  </w:txbxContent>
                </v:textbox>
              </v:rect>
              <v:rect id="Rectangle 19" o:spid="_x0000_s1064" style="position:absolute;left:7760;top:17481;width:12159;height:4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" filled="f" stroked="f" strokeweight=".25pt">
                <v:textbox inset="1pt,1pt,1pt,1pt">
                  <w:txbxContent>
                    <w:p w:rsidR="00E95A5D" w:rsidRPr="00813208" w:rsidRDefault="00E95A5D" w:rsidP="00E95A5D">
                      <w:pPr>
                        <w:pStyle w:val="aff5"/>
                        <w:jc w:val="center"/>
                        <w:rPr>
                          <w:lang w:val="ru-RU"/>
                        </w:rPr>
                      </w:pPr>
                      <w:r w:rsidRPr="003A4E9E">
                        <w:rPr>
                          <w:highlight w:val="yellow"/>
                        </w:rPr>
                        <w:t>Х</w:t>
                      </w:r>
                      <w:r w:rsidR="003A4E9E" w:rsidRPr="003A4E9E">
                        <w:rPr>
                          <w:highlight w:val="yellow"/>
                        </w:rPr>
                        <w:t>М</w:t>
                      </w:r>
                      <w:r w:rsidR="001A2942">
                        <w:rPr>
                          <w:highlight w:val="yellow"/>
                          <w:lang w:val="en-US"/>
                        </w:rPr>
                        <w:t>5</w:t>
                      </w:r>
                      <w:r w:rsidRPr="003A4E9E">
                        <w:rPr>
                          <w:highlight w:val="yellow"/>
                        </w:rPr>
                        <w:t>1</w:t>
                      </w:r>
                      <w:r w:rsidRPr="00813208">
                        <w:rPr>
                          <w:highlight w:val="yellow"/>
                        </w:rPr>
                        <w:t>X</w:t>
                      </w:r>
                      <w:r w:rsidR="003A4E9E">
                        <w:rPr>
                          <w:highlight w:val="yellow"/>
                          <w:lang w:val="en-US"/>
                        </w:rPr>
                        <w:t>Х.XX</w:t>
                      </w:r>
                      <w:r w:rsidRPr="00813208">
                        <w:rPr>
                          <w:lang w:val="en-US"/>
                        </w:rPr>
                        <w:t>.001.</w:t>
                      </w:r>
                      <w:r w:rsidRPr="00813208">
                        <w:rPr>
                          <w:lang w:val="ru-RU"/>
                        </w:rPr>
                        <w:t>ПЗ</w:t>
                      </w:r>
                    </w:p>
                    <w:p w:rsidR="00735ABD" w:rsidRDefault="00735ABD">
                      <w:pPr>
                        <w:pStyle w:val="aff5"/>
                        <w:jc w:val="center"/>
                        <w:rPr>
                          <w:rFonts w:ascii="Journal" w:hAnsi="Journal"/>
                          <w:lang w:val="ru-RU"/>
                        </w:rPr>
                      </w:pPr>
                    </w:p>
                  </w:txbxContent>
                </v:textbox>
              </v:rect>
              <v:line id="Line 20" o:spid="_x0000_s1065" style="position:absolute;visibility:visible;mso-wrap-style:square" from="12,18233" to="19979,1823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" strokeweight="2pt"/>
              <v:line id="Line 21" o:spid="_x0000_s1066" style="position:absolute;visibility:visible;mso-wrap-style:square" from="25,17881" to="7646,178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" strokeweight="2pt"/>
              <v:line id="Line 22" o:spid="_x0000_s1067" style="position:absolute;visibility:visible;mso-wrap-style:square" from="10,17526" to="7631,1752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" strokeweight="1pt"/>
              <v:line id="Line 23" o:spid="_x0000_s1068" style="position:absolute;visibility:visible;mso-wrap-style:square" from="10,18938" to="7631,1893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" strokeweight="1pt"/>
              <v:line id="Line 24" o:spid="_x0000_s1069" style="position:absolute;visibility:visible;mso-wrap-style:square" from="10,18583" to="7631,1858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" strokeweight="1pt"/>
              <v:group id="Group 25" o:spid="_x0000_s1070" style="position:absolute;left:39;top:18267;width:4801;height:310" coordsize="19999,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">
                <v:rect id="Rectangle 26" o:spid="_x0000_s1071" style="position:absolute;width:8856;height:20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" filled="f" stroked="f" strokeweight=".25pt">
                  <v:textbox inset="1pt,1pt,1pt,1pt">
                    <w:txbxContent>
                      <w:p w:rsidR="00735ABD" w:rsidRDefault="00735ABD">
                        <w:pPr>
                          <w:pStyle w:val="aff5"/>
                          <w:rPr>
                            <w:rFonts w:ascii="Journal" w:hAnsi="Journal"/>
                            <w:sz w:val="18"/>
                          </w:rPr>
                        </w:pPr>
                        <w:r>
                          <w:rPr>
                            <w:sz w:val="18"/>
                          </w:rPr>
                          <w:t xml:space="preserve"> </w:t>
                        </w:r>
                        <w:proofErr w:type="spellStart"/>
                        <w:r>
                          <w:rPr>
                            <w:sz w:val="18"/>
                          </w:rPr>
                          <w:t>Розро</w:t>
                        </w:r>
                        <w:r>
                          <w:rPr>
                            <w:rFonts w:ascii="Journal" w:hAnsi="Journal"/>
                            <w:sz w:val="18"/>
                          </w:rPr>
                          <w:t>б</w:t>
                        </w:r>
                        <w:proofErr w:type="spellEnd"/>
                        <w:r>
                          <w:rPr>
                            <w:rFonts w:ascii="Journal" w:hAnsi="Journal"/>
                            <w:sz w:val="18"/>
                          </w:rPr>
                          <w:t>.</w:t>
                        </w:r>
                      </w:p>
                    </w:txbxContent>
                  </v:textbox>
                </v:rect>
                <v:rect id="Rectangle 27" o:spid="_x0000_s1072" style="position:absolute;left:9281;width:10718;height:20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" filled="f" stroked="f" strokeweight=".25pt">
                  <v:textbox inset="1pt,1pt,1pt,1pt">
                    <w:txbxContent>
                      <w:p w:rsidR="00735ABD" w:rsidRDefault="00735ABD">
                        <w:pPr>
                          <w:pStyle w:val="aff5"/>
                          <w:rPr>
                            <w:rFonts w:ascii="Journal" w:hAnsi="Journal"/>
                            <w:sz w:val="18"/>
                          </w:rPr>
                        </w:pPr>
                      </w:p>
                    </w:txbxContent>
                  </v:textbox>
                </v:rect>
              </v:group>
              <v:group id="Group 28" o:spid="_x0000_s1073" style="position:absolute;left:39;top:18614;width:5206;height:355" coordsize="21683,229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">
                <v:rect id="Rectangle 29" o:spid="_x0000_s1074" style="position:absolute;width:8856;height:20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" filled="f" stroked="f" strokeweight=".25pt">
                  <v:textbox inset="1pt,1pt,1pt,1pt">
                    <w:txbxContent>
                      <w:p w:rsidR="00735ABD" w:rsidRDefault="00735ABD">
                        <w:pPr>
                          <w:pStyle w:val="aff5"/>
                          <w:rPr>
                            <w:sz w:val="18"/>
                          </w:rPr>
                        </w:pPr>
                        <w:r>
                          <w:rPr>
                            <w:sz w:val="18"/>
                          </w:rPr>
                          <w:t xml:space="preserve"> </w:t>
                        </w:r>
                        <w:proofErr w:type="spellStart"/>
                        <w:r>
                          <w:rPr>
                            <w:sz w:val="18"/>
                          </w:rPr>
                          <w:t>Перевір</w:t>
                        </w:r>
                        <w:proofErr w:type="spellEnd"/>
                        <w:r>
                          <w:rPr>
                            <w:sz w:val="18"/>
                          </w:rPr>
                          <w:t>.</w:t>
                        </w:r>
                      </w:p>
                    </w:txbxContent>
                  </v:textbox>
                </v:rect>
                <v:rect id="Rectangle 30" o:spid="_x0000_s1075" style="position:absolute;left:9280;width:12403;height:229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" filled="f" stroked="f" strokeweight=".25pt">
                  <v:textbox inset="1pt,1pt,1pt,1pt">
                    <w:txbxContent>
                      <w:p w:rsidR="00735ABD" w:rsidRPr="00813208" w:rsidRDefault="00735ABD">
                        <w:pPr>
                          <w:pStyle w:val="aff5"/>
                          <w:rPr>
                            <w:rFonts w:ascii="Journal" w:hAnsi="Journal"/>
                            <w:sz w:val="13"/>
                            <w:szCs w:val="15"/>
                          </w:rPr>
                        </w:pPr>
                      </w:p>
                    </w:txbxContent>
                  </v:textbox>
                </v:rect>
              </v:group>
              <v:group id="Group 31" o:spid="_x0000_s1076" style="position:absolute;left:39;top:18969;width:4801;height:309" coordsize="19999,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">
                <v:rect id="Rectangle 32" o:spid="_x0000_s1077" style="position:absolute;width:8856;height:20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" filled="f" stroked="f" strokeweight=".25pt">
                  <v:textbox inset="1pt,1pt,1pt,1pt">
                    <w:txbxContent>
                      <w:p w:rsidR="00735ABD" w:rsidRDefault="00735ABD">
                        <w:pPr>
                          <w:pStyle w:val="aff5"/>
                          <w:rPr>
                            <w:sz w:val="18"/>
                          </w:rPr>
                        </w:pPr>
                        <w:r>
                          <w:rPr>
                            <w:sz w:val="18"/>
                          </w:rPr>
                          <w:t xml:space="preserve"> </w:t>
                        </w:r>
                        <w:proofErr w:type="spellStart"/>
                        <w:r>
                          <w:rPr>
                            <w:sz w:val="18"/>
                          </w:rPr>
                          <w:t>Реценз</w:t>
                        </w:r>
                        <w:proofErr w:type="spellEnd"/>
                        <w:r>
                          <w:rPr>
                            <w:sz w:val="18"/>
                          </w:rPr>
                          <w:t>.</w:t>
                        </w:r>
                      </w:p>
                    </w:txbxContent>
                  </v:textbox>
                </v:rect>
                <v:rect id="Rectangle 33" o:spid="_x0000_s1078" style="position:absolute;left:9281;width:10718;height:20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" filled="f" stroked="f" strokeweight=".25pt">
                  <v:textbox inset="1pt,1pt,1pt,1pt">
                    <w:txbxContent>
                      <w:p w:rsidR="00735ABD" w:rsidRDefault="00735ABD">
                        <w:pPr>
                          <w:pStyle w:val="aff5"/>
                          <w:rPr>
                            <w:rFonts w:ascii="Journal" w:hAnsi="Journal"/>
                            <w:sz w:val="18"/>
                          </w:rPr>
                        </w:pPr>
                      </w:p>
                    </w:txbxContent>
                  </v:textbox>
                </v:rect>
              </v:group>
              <v:group id="Group 34" o:spid="_x0000_s1079" style="position:absolute;left:39;top:19314;width:4801;height:310" coordsize="19999,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bH3ZxQAAANs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">
                <v:rect id="Rectangle 35" o:spid="_x0000_s1080" style="position:absolute;width:8856;height:20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" filled="f" stroked="f" strokeweight=".25pt">
                  <v:textbox inset="1pt,1pt,1pt,1pt">
                    <w:txbxContent>
                      <w:p w:rsidR="00735ABD" w:rsidRDefault="00735ABD">
                        <w:pPr>
                          <w:pStyle w:val="aff5"/>
                          <w:rPr>
                            <w:sz w:val="18"/>
                          </w:rPr>
                        </w:pPr>
                        <w:r>
                          <w:rPr>
                            <w:sz w:val="18"/>
                          </w:rPr>
                          <w:t xml:space="preserve"> Н. Контр.</w:t>
                        </w:r>
                      </w:p>
                    </w:txbxContent>
                  </v:textbox>
                </v:rect>
                <v:rect id="Rectangle 36" o:spid="_x0000_s1081" style="position:absolute;left:9281;width:10718;height:20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" filled="f" stroked="f" strokeweight=".25pt">
                  <v:textbox inset="1pt,1pt,1pt,1pt">
                    <w:txbxContent>
                      <w:p w:rsidR="00735ABD" w:rsidRDefault="00735ABD">
                        <w:pPr>
                          <w:pStyle w:val="aff5"/>
                          <w:rPr>
                            <w:rFonts w:ascii="Journal" w:hAnsi="Journal"/>
                            <w:sz w:val="18"/>
                          </w:rPr>
                        </w:pPr>
                      </w:p>
                    </w:txbxContent>
                  </v:textbox>
                </v:rect>
              </v:group>
              <v:group id="Group 37" o:spid="_x0000_s1082" style="position:absolute;left:39;top:19660;width:4801;height:309" coordsize="19999,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">
                <v:rect id="Rectangle 38" o:spid="_x0000_s1083" style="position:absolute;width:8856;height:20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" filled="f" stroked="f" strokeweight=".25pt">
                  <v:textbox inset="1pt,1pt,1pt,1pt">
                    <w:txbxContent>
                      <w:p w:rsidR="00735ABD" w:rsidRDefault="00735ABD">
                        <w:pPr>
                          <w:pStyle w:val="aff5"/>
                          <w:rPr>
                            <w:sz w:val="18"/>
                          </w:rPr>
                        </w:pPr>
                        <w:r>
                          <w:rPr>
                            <w:sz w:val="18"/>
                          </w:rPr>
                          <w:t xml:space="preserve"> </w:t>
                        </w:r>
                        <w:proofErr w:type="spellStart"/>
                        <w:r>
                          <w:rPr>
                            <w:sz w:val="18"/>
                          </w:rPr>
                          <w:t>Затверд</w:t>
                        </w:r>
                        <w:proofErr w:type="spellEnd"/>
                        <w:r>
                          <w:rPr>
                            <w:sz w:val="18"/>
                          </w:rPr>
                          <w:t>.</w:t>
                        </w:r>
                      </w:p>
                    </w:txbxContent>
                  </v:textbox>
                </v:rect>
                <v:rect id="Rectangle 39" o:spid="_x0000_s1084" style="position:absolute;left:9281;width:10718;height:200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" filled="f" stroked="f" strokeweight=".25pt">
                  <v:textbox inset="1pt,1pt,1pt,1pt">
                    <w:txbxContent>
                      <w:p w:rsidR="00735ABD" w:rsidRPr="00813208" w:rsidRDefault="00735ABD">
                        <w:pPr>
                          <w:pStyle w:val="aff5"/>
                          <w:rPr>
                            <w:rFonts w:ascii="Journal" w:hAnsi="Journal"/>
                            <w:sz w:val="16"/>
                          </w:rPr>
                        </w:pPr>
                      </w:p>
                    </w:txbxContent>
                  </v:textbox>
                </v:rect>
              </v:group>
              <v:line id="Line 40" o:spid="_x0000_s1085" style="position:absolute;visibility:visible;mso-wrap-style:square" from="14208,18239" to="14210,1997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" strokeweight="2pt"/>
              <v:rect id="Rectangle 41" o:spid="_x0000_s1086" style="position:absolute;left:7787;top:18314;width:6292;height:16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" filled="f" stroked="f" strokeweight=".25pt">
                <v:textbox inset="1pt,1pt,1pt,1pt">
                  <w:txbxContent>
                    <w:p w:rsidR="00735ABD" w:rsidRPr="00D116B5" w:rsidRDefault="00735ABD">
                      <w:pPr>
                        <w:pStyle w:val="aff5"/>
                      </w:pPr>
                      <w:r w:rsidRPr="003A4E9E">
                        <w:rPr>
                          <w:highlight w:val="yellow"/>
                        </w:rPr>
                        <w:t>Назва роботи</w:t>
                      </w:r>
                    </w:p>
                  </w:txbxContent>
                </v:textbox>
              </v:rect>
              <v:line id="Line 42" o:spid="_x0000_s1087" style="position:absolute;visibility:visible;mso-wrap-style:square" from="14221,18587" to="19990,1858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" strokeweight="2pt"/>
              <v:line id="Line 43" o:spid="_x0000_s1088" style="position:absolute;visibility:visible;mso-wrap-style:square" from="14219,18939" to="19988,1894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" strokeweight="2pt"/>
              <v:line id="Line 44" o:spid="_x0000_s1089" style="position:absolute;visibility:visible;mso-wrap-style:square" from="17487,18239" to="17490,1893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" strokeweight="2pt"/>
              <v:rect id="Rectangle 45" o:spid="_x0000_s1090" style="position:absolute;left:14295;top:18258;width:1474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" filled="f" stroked="f" strokeweight=".25pt">
                <v:textbox inset="1pt,1pt,1pt,1pt">
                  <w:txbxContent>
                    <w:p w:rsidR="00735ABD" w:rsidRDefault="00735ABD">
                      <w:pPr>
                        <w:pStyle w:val="aff5"/>
                        <w:jc w:val="center"/>
                        <w:rPr>
                          <w:sz w:val="18"/>
                        </w:rPr>
                      </w:pPr>
                      <w:r>
                        <w:rPr>
                          <w:sz w:val="18"/>
                        </w:rPr>
                        <w:t>Літ.</w:t>
                      </w:r>
                    </w:p>
                  </w:txbxContent>
                </v:textbox>
              </v:rect>
              <v:rect id="Rectangle 46" o:spid="_x0000_s1091" style="position:absolute;left:17577;top:18258;width:2327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" filled="f" stroked="f" strokeweight=".25pt">
                <v:textbox inset="1pt,1pt,1pt,1pt">
                  <w:txbxContent>
                    <w:p w:rsidR="00735ABD" w:rsidRDefault="00735ABD">
                      <w:pPr>
                        <w:pStyle w:val="aff5"/>
                        <w:jc w:val="center"/>
                        <w:rPr>
                          <w:rFonts w:ascii="Journal" w:hAnsi="Journal"/>
                          <w:sz w:val="18"/>
                        </w:rPr>
                      </w:pPr>
                      <w:r>
                        <w:rPr>
                          <w:sz w:val="18"/>
                        </w:rPr>
                        <w:t>Ар</w:t>
                      </w:r>
                      <w:r w:rsidR="00D116B5">
                        <w:rPr>
                          <w:sz w:val="18"/>
                        </w:rPr>
                        <w:t>к</w:t>
                      </w:r>
                      <w:r>
                        <w:rPr>
                          <w:sz w:val="18"/>
                        </w:rPr>
                        <w:t>ушів</w:t>
                      </w:r>
                    </w:p>
                  </w:txbxContent>
                </v:textbox>
              </v:rect>
              <v:rect id="Rectangle 47" o:spid="_x0000_s1092" style="position:absolute;left:17591;top:18613;width:2326;height:3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" filled="f" stroked="f" strokeweight=".25pt">
                <v:textbox inset="1pt,1pt,1pt,1pt">
                  <w:txbxContent>
                    <w:p w:rsidR="00735ABD" w:rsidRDefault="00735ABD">
                      <w:pPr>
                        <w:pStyle w:val="aff5"/>
                        <w:jc w:val="center"/>
                        <w:rPr>
                          <w:sz w:val="18"/>
                        </w:rPr>
                      </w:pPr>
                      <w:r>
                        <w:rPr>
                          <w:sz w:val="18"/>
                        </w:rPr>
                        <w:fldChar w:fldCharType="begin"/>
                      </w:r>
                      <w:r>
                        <w:rPr>
                          <w:sz w:val="18"/>
                        </w:rPr>
                        <w:instrText xml:space="preserve"> SECTIONPAGES  \* LOWER </w:instrText>
                      </w:r>
                      <w:r>
                        <w:rPr>
                          <w:sz w:val="18"/>
                        </w:rPr>
                        <w:fldChar w:fldCharType="separate"/>
                      </w:r>
                      <w:r w:rsidR="00F82593">
                        <w:rPr>
                          <w:noProof/>
                          <w:sz w:val="18"/>
                        </w:rPr>
                        <w:t>9</w:t>
                      </w:r>
                      <w:r>
                        <w:rPr>
                          <w:sz w:val="18"/>
                        </w:rPr>
                        <w:fldChar w:fldCharType="end"/>
                      </w:r>
                    </w:p>
                  </w:txbxContent>
                </v:textbox>
              </v:rect>
              <v:line id="Line 48" o:spid="_x0000_s1093" style="position:absolute;visibility:visible;mso-wrap-style:square" from="14755,18594" to="14757,1893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" strokeweight="1pt"/>
              <v:line id="Line 49" o:spid="_x0000_s1094" style="position:absolute;visibility:visible;mso-wrap-style:square" from="15301,18595" to="15303,1893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" strokeweight="1pt"/>
              <v:rect id="Rectangle 50" o:spid="_x0000_s1095" style="position:absolute;left:14221;top:19108;width:5609;height:84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" filled="f" stroked="f" strokeweight=".25pt">
                <v:textbox inset="1pt,1pt,1pt,1pt">
                  <w:txbxContent>
                    <w:p w:rsidR="0056232D" w:rsidRPr="00813208" w:rsidRDefault="0056232D" w:rsidP="0056232D">
                      <w:pPr>
                        <w:pStyle w:val="aff5"/>
                        <w:jc w:val="center"/>
                        <w:rPr>
                          <w:sz w:val="20"/>
                        </w:rPr>
                      </w:pPr>
                      <w:r w:rsidRPr="00813208">
                        <w:rPr>
                          <w:sz w:val="20"/>
                        </w:rPr>
                        <w:t>КПІ</w:t>
                      </w:r>
                      <w:r w:rsidR="00813208" w:rsidRPr="00813208">
                        <w:rPr>
                          <w:sz w:val="20"/>
                          <w:lang w:val="ru-RU"/>
                        </w:rPr>
                        <w:t xml:space="preserve"> </w:t>
                      </w:r>
                      <w:r w:rsidR="003A4E9E">
                        <w:rPr>
                          <w:sz w:val="20"/>
                        </w:rPr>
                        <w:t>ім. Ігоря</w:t>
                      </w:r>
                      <w:r w:rsidR="00813208" w:rsidRPr="00813208">
                        <w:rPr>
                          <w:sz w:val="20"/>
                        </w:rPr>
                        <w:t xml:space="preserve"> Сікорського</w:t>
                      </w:r>
                      <w:r w:rsidRPr="00813208">
                        <w:rPr>
                          <w:sz w:val="20"/>
                        </w:rPr>
                        <w:t xml:space="preserve"> </w:t>
                      </w:r>
                    </w:p>
                    <w:p w:rsidR="00735ABD" w:rsidRPr="00813208" w:rsidRDefault="00813208" w:rsidP="0056232D">
                      <w:pPr>
                        <w:pStyle w:val="aff5"/>
                        <w:jc w:val="center"/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 xml:space="preserve">група </w:t>
                      </w:r>
                      <w:r w:rsidR="003A4E9E" w:rsidRPr="003A4E9E">
                        <w:rPr>
                          <w:sz w:val="20"/>
                          <w:highlight w:val="yellow"/>
                        </w:rPr>
                        <w:t>ХМ-</w:t>
                      </w:r>
                      <w:r w:rsidR="001A2942">
                        <w:rPr>
                          <w:sz w:val="20"/>
                          <w:highlight w:val="yellow"/>
                          <w:lang w:val="en-US"/>
                        </w:rPr>
                        <w:t>5</w:t>
                      </w:r>
                      <w:r w:rsidR="0056232D" w:rsidRPr="003A4E9E">
                        <w:rPr>
                          <w:sz w:val="20"/>
                          <w:highlight w:val="yellow"/>
                        </w:rPr>
                        <w:t>1</w:t>
                      </w:r>
                    </w:p>
                  </w:txbxContent>
                </v:textbox>
              </v:rect>
              <w10:wrap anchorx="page" anchory="page"/>
              <w10:anchorlock/>
            </v:group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5" type="#_x0000_t75" style="width:3in;height:3in" o:bullet="t"/>
    </w:pict>
  </w:numPicBullet>
  <w:numPicBullet w:numPicBulletId="1">
    <w:pict>
      <v:shape id="_x0000_i1036" type="#_x0000_t75" style="width:3in;height:3in" o:bullet="t"/>
    </w:pict>
  </w:numPicBullet>
  <w:numPicBullet w:numPicBulletId="2">
    <w:pict>
      <v:shape id="_x0000_i1037" type="#_x0000_t75" style="width:3in;height:3in" o:bullet="t"/>
    </w:pict>
  </w:numPicBullet>
  <w:abstractNum w:abstractNumId="0" w15:restartNumberingAfterBreak="0">
    <w:nsid w:val="FFFFFF88"/>
    <w:multiLevelType w:val="singleLevel"/>
    <w:tmpl w:val="8BF8171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abstractNum w:abstractNumId="1" w15:restartNumberingAfterBreak="0">
    <w:nsid w:val="099C441D"/>
    <w:multiLevelType w:val="multilevel"/>
    <w:tmpl w:val="FE14CA0E"/>
    <w:styleLink w:val="a"/>
    <w:lvl w:ilvl="0">
      <w:start w:val="1"/>
      <w:numFmt w:val="decimal"/>
      <w:pStyle w:val="a0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a1"/>
      <w:suff w:val="space"/>
      <w:lvlText w:val="%1.%2"/>
      <w:lvlJc w:val="left"/>
      <w:pPr>
        <w:ind w:left="0" w:firstLine="567"/>
      </w:pPr>
      <w:rPr>
        <w:rFonts w:hint="default"/>
      </w:rPr>
    </w:lvl>
    <w:lvl w:ilvl="2">
      <w:start w:val="1"/>
      <w:numFmt w:val="decimal"/>
      <w:pStyle w:val="a2"/>
      <w:suff w:val="space"/>
      <w:lvlText w:val="%1.%2.%3"/>
      <w:lvlJc w:val="left"/>
      <w:pPr>
        <w:ind w:left="0" w:firstLine="567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Restart w:val="1"/>
      <w:pStyle w:val="a3"/>
      <w:suff w:val="nothing"/>
      <w:lvlText w:val="(%1.%7)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Restart w:val="1"/>
      <w:pStyle w:val="a4"/>
      <w:suff w:val="nothing"/>
      <w:lvlText w:val="Таблиця %1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Restart w:val="1"/>
      <w:pStyle w:val="a5"/>
      <w:suff w:val="space"/>
      <w:lvlText w:val="Рисунок %1.%9"/>
      <w:lvlJc w:val="left"/>
      <w:pPr>
        <w:ind w:left="0" w:firstLine="0"/>
      </w:pPr>
      <w:rPr>
        <w:rFonts w:hint="default"/>
      </w:rPr>
    </w:lvl>
  </w:abstractNum>
  <w:abstractNum w:abstractNumId="2" w15:restartNumberingAfterBreak="0">
    <w:nsid w:val="0ABD2642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112265D2"/>
    <w:multiLevelType w:val="hybridMultilevel"/>
    <w:tmpl w:val="904C44E0"/>
    <w:lvl w:ilvl="0" w:tplc="63E26B5E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0422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2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22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22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2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22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22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2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" w15:restartNumberingAfterBreak="0">
    <w:nsid w:val="1E973537"/>
    <w:multiLevelType w:val="multilevel"/>
    <w:tmpl w:val="FE14CA0E"/>
    <w:numStyleLink w:val="a"/>
  </w:abstractNum>
  <w:abstractNum w:abstractNumId="5" w15:restartNumberingAfterBreak="0">
    <w:nsid w:val="24C42168"/>
    <w:multiLevelType w:val="hybridMultilevel"/>
    <w:tmpl w:val="A72E2E12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6" w15:restartNumberingAfterBreak="0">
    <w:nsid w:val="29171C40"/>
    <w:multiLevelType w:val="multilevel"/>
    <w:tmpl w:val="FE14CA0E"/>
    <w:numStyleLink w:val="a"/>
  </w:abstractNum>
  <w:abstractNum w:abstractNumId="7" w15:restartNumberingAfterBreak="0">
    <w:nsid w:val="2B592CC8"/>
    <w:multiLevelType w:val="multilevel"/>
    <w:tmpl w:val="FE14CA0E"/>
    <w:numStyleLink w:val="a"/>
  </w:abstractNum>
  <w:abstractNum w:abstractNumId="8" w15:restartNumberingAfterBreak="0">
    <w:nsid w:val="2D316F82"/>
    <w:multiLevelType w:val="hybridMultilevel"/>
    <w:tmpl w:val="9662A020"/>
    <w:lvl w:ilvl="0" w:tplc="89C6012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i w:val="0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2FF75789"/>
    <w:multiLevelType w:val="multilevel"/>
    <w:tmpl w:val="FE14CA0E"/>
    <w:numStyleLink w:val="a"/>
  </w:abstractNum>
  <w:abstractNum w:abstractNumId="10" w15:restartNumberingAfterBreak="0">
    <w:nsid w:val="3199783C"/>
    <w:multiLevelType w:val="hybridMultilevel"/>
    <w:tmpl w:val="B68211CE"/>
    <w:lvl w:ilvl="0" w:tplc="80BAF752">
      <w:start w:val="1"/>
      <w:numFmt w:val="decimal"/>
      <w:lvlText w:val="%1."/>
      <w:lvlJc w:val="left"/>
      <w:pPr>
        <w:ind w:left="736" w:hanging="510"/>
      </w:pPr>
      <w:rPr>
        <w:rFonts w:cs="Times New Roman"/>
      </w:rPr>
    </w:lvl>
    <w:lvl w:ilvl="1" w:tplc="04220019">
      <w:start w:val="1"/>
      <w:numFmt w:val="lowerLetter"/>
      <w:lvlText w:val="%2."/>
      <w:lvlJc w:val="left"/>
      <w:pPr>
        <w:ind w:left="1306" w:hanging="360"/>
      </w:pPr>
      <w:rPr>
        <w:rFonts w:cs="Times New Roman"/>
      </w:rPr>
    </w:lvl>
    <w:lvl w:ilvl="2" w:tplc="0422001B">
      <w:start w:val="1"/>
      <w:numFmt w:val="lowerRoman"/>
      <w:lvlText w:val="%3."/>
      <w:lvlJc w:val="right"/>
      <w:pPr>
        <w:ind w:left="2026" w:hanging="180"/>
      </w:pPr>
      <w:rPr>
        <w:rFonts w:cs="Times New Roman"/>
      </w:rPr>
    </w:lvl>
    <w:lvl w:ilvl="3" w:tplc="0422000F">
      <w:start w:val="1"/>
      <w:numFmt w:val="decimal"/>
      <w:lvlText w:val="%4."/>
      <w:lvlJc w:val="left"/>
      <w:pPr>
        <w:ind w:left="2746" w:hanging="360"/>
      </w:pPr>
      <w:rPr>
        <w:rFonts w:cs="Times New Roman"/>
      </w:rPr>
    </w:lvl>
    <w:lvl w:ilvl="4" w:tplc="04220019">
      <w:start w:val="1"/>
      <w:numFmt w:val="lowerLetter"/>
      <w:lvlText w:val="%5."/>
      <w:lvlJc w:val="left"/>
      <w:pPr>
        <w:ind w:left="3466" w:hanging="360"/>
      </w:pPr>
      <w:rPr>
        <w:rFonts w:cs="Times New Roman"/>
      </w:rPr>
    </w:lvl>
    <w:lvl w:ilvl="5" w:tplc="0422001B">
      <w:start w:val="1"/>
      <w:numFmt w:val="lowerRoman"/>
      <w:lvlText w:val="%6."/>
      <w:lvlJc w:val="right"/>
      <w:pPr>
        <w:ind w:left="4186" w:hanging="180"/>
      </w:pPr>
      <w:rPr>
        <w:rFonts w:cs="Times New Roman"/>
      </w:rPr>
    </w:lvl>
    <w:lvl w:ilvl="6" w:tplc="0422000F">
      <w:start w:val="1"/>
      <w:numFmt w:val="decimal"/>
      <w:lvlText w:val="%7."/>
      <w:lvlJc w:val="left"/>
      <w:pPr>
        <w:ind w:left="4906" w:hanging="360"/>
      </w:pPr>
      <w:rPr>
        <w:rFonts w:cs="Times New Roman"/>
      </w:rPr>
    </w:lvl>
    <w:lvl w:ilvl="7" w:tplc="04220019">
      <w:start w:val="1"/>
      <w:numFmt w:val="lowerLetter"/>
      <w:lvlText w:val="%8."/>
      <w:lvlJc w:val="left"/>
      <w:pPr>
        <w:ind w:left="5626" w:hanging="360"/>
      </w:pPr>
      <w:rPr>
        <w:rFonts w:cs="Times New Roman"/>
      </w:rPr>
    </w:lvl>
    <w:lvl w:ilvl="8" w:tplc="0422001B">
      <w:start w:val="1"/>
      <w:numFmt w:val="lowerRoman"/>
      <w:lvlText w:val="%9."/>
      <w:lvlJc w:val="right"/>
      <w:pPr>
        <w:ind w:left="6346" w:hanging="180"/>
      </w:pPr>
      <w:rPr>
        <w:rFonts w:cs="Times New Roman"/>
      </w:rPr>
    </w:lvl>
  </w:abstractNum>
  <w:abstractNum w:abstractNumId="11" w15:restartNumberingAfterBreak="0">
    <w:nsid w:val="3655233C"/>
    <w:multiLevelType w:val="hybridMultilevel"/>
    <w:tmpl w:val="DC288924"/>
    <w:lvl w:ilvl="0" w:tplc="7C5667D6">
      <w:start w:val="3"/>
      <w:numFmt w:val="bullet"/>
      <w:lvlText w:val="-"/>
      <w:lvlJc w:val="left"/>
      <w:pPr>
        <w:ind w:left="927" w:hanging="360"/>
      </w:pPr>
      <w:rPr>
        <w:rFonts w:ascii="Times New Roman" w:eastAsiaTheme="minorHAnsi" w:hAnsi="Times New Roman" w:cs="Times New Roman" w:hint="default"/>
      </w:rPr>
    </w:lvl>
    <w:lvl w:ilvl="1" w:tplc="04220003" w:tentative="1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04220005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04220001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04220003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04220005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04220001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04220003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04220005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abstractNum w:abstractNumId="12" w15:restartNumberingAfterBreak="0">
    <w:nsid w:val="39AD614B"/>
    <w:multiLevelType w:val="singleLevel"/>
    <w:tmpl w:val="ADAAC67E"/>
    <w:lvl w:ilvl="0">
      <w:start w:val="1"/>
      <w:numFmt w:val="decimal"/>
      <w:lvlText w:val="%1."/>
      <w:legacy w:legacy="1" w:legacySpace="0" w:legacyIndent="360"/>
      <w:lvlJc w:val="left"/>
      <w:pPr>
        <w:ind w:left="900" w:hanging="360"/>
      </w:pPr>
    </w:lvl>
  </w:abstractNum>
  <w:abstractNum w:abstractNumId="13" w15:restartNumberingAfterBreak="0">
    <w:nsid w:val="3AE92AA9"/>
    <w:multiLevelType w:val="multilevel"/>
    <w:tmpl w:val="ADAAC6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3DF467DF"/>
    <w:multiLevelType w:val="multilevel"/>
    <w:tmpl w:val="5E2C1F12"/>
    <w:lvl w:ilvl="0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PicBulletId w:val="1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PicBulletId w:val="2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408207A3"/>
    <w:multiLevelType w:val="multilevel"/>
    <w:tmpl w:val="E1145186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567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decimal"/>
      <w:lvlRestart w:val="1"/>
      <w:suff w:val="nothing"/>
      <w:lvlText w:val="Таблиця %1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Restart w:val="1"/>
      <w:suff w:val="space"/>
      <w:lvlText w:val="Рисунок %1.%9 –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458C435D"/>
    <w:multiLevelType w:val="hybridMultilevel"/>
    <w:tmpl w:val="22F45CEE"/>
    <w:lvl w:ilvl="0" w:tplc="5C00BED2">
      <w:numFmt w:val="bullet"/>
      <w:lvlText w:val="-"/>
      <w:lvlJc w:val="left"/>
      <w:pPr>
        <w:tabs>
          <w:tab w:val="num" w:pos="1579"/>
        </w:tabs>
        <w:ind w:left="1579" w:hanging="870"/>
      </w:pPr>
      <w:rPr>
        <w:rFonts w:ascii="Times New Roman" w:eastAsia="Times New Roman" w:hAnsi="Times New Roman" w:hint="default"/>
      </w:rPr>
    </w:lvl>
    <w:lvl w:ilvl="1" w:tplc="04190003">
      <w:start w:val="1"/>
      <w:numFmt w:val="bullet"/>
      <w:lvlText w:val="o"/>
      <w:lvlJc w:val="left"/>
      <w:pPr>
        <w:tabs>
          <w:tab w:val="num" w:pos="1789"/>
        </w:tabs>
        <w:ind w:left="1789" w:hanging="360"/>
      </w:pPr>
      <w:rPr>
        <w:rFonts w:ascii="Courier New" w:hAnsi="Courier New" w:hint="default"/>
      </w:rPr>
    </w:lvl>
    <w:lvl w:ilvl="2" w:tplc="04190005">
      <w:start w:val="1"/>
      <w:numFmt w:val="bullet"/>
      <w:lvlText w:val=""/>
      <w:lvlJc w:val="left"/>
      <w:pPr>
        <w:tabs>
          <w:tab w:val="num" w:pos="2509"/>
        </w:tabs>
        <w:ind w:left="2509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tabs>
          <w:tab w:val="num" w:pos="3229"/>
        </w:tabs>
        <w:ind w:left="3229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tabs>
          <w:tab w:val="num" w:pos="3949"/>
        </w:tabs>
        <w:ind w:left="3949" w:hanging="360"/>
      </w:pPr>
      <w:rPr>
        <w:rFonts w:ascii="Courier New" w:hAnsi="Courier New" w:hint="default"/>
      </w:rPr>
    </w:lvl>
    <w:lvl w:ilvl="5" w:tplc="04190005">
      <w:start w:val="1"/>
      <w:numFmt w:val="bullet"/>
      <w:lvlText w:val=""/>
      <w:lvlJc w:val="left"/>
      <w:pPr>
        <w:tabs>
          <w:tab w:val="num" w:pos="4669"/>
        </w:tabs>
        <w:ind w:left="4669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tabs>
          <w:tab w:val="num" w:pos="5389"/>
        </w:tabs>
        <w:ind w:left="5389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tabs>
          <w:tab w:val="num" w:pos="6109"/>
        </w:tabs>
        <w:ind w:left="6109" w:hanging="360"/>
      </w:pPr>
      <w:rPr>
        <w:rFonts w:ascii="Courier New" w:hAnsi="Courier New" w:hint="default"/>
      </w:rPr>
    </w:lvl>
    <w:lvl w:ilvl="8" w:tplc="04190005">
      <w:start w:val="1"/>
      <w:numFmt w:val="bullet"/>
      <w:lvlText w:val=""/>
      <w:lvlJc w:val="left"/>
      <w:pPr>
        <w:tabs>
          <w:tab w:val="num" w:pos="6829"/>
        </w:tabs>
        <w:ind w:left="6829" w:hanging="360"/>
      </w:pPr>
      <w:rPr>
        <w:rFonts w:ascii="Wingdings" w:hAnsi="Wingdings" w:hint="default"/>
      </w:rPr>
    </w:lvl>
  </w:abstractNum>
  <w:abstractNum w:abstractNumId="17" w15:restartNumberingAfterBreak="0">
    <w:nsid w:val="49E17D50"/>
    <w:multiLevelType w:val="hybridMultilevel"/>
    <w:tmpl w:val="230C04B0"/>
    <w:lvl w:ilvl="0" w:tplc="0422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20019" w:tentative="1">
      <w:start w:val="1"/>
      <w:numFmt w:val="lowerLetter"/>
      <w:lvlText w:val="%2."/>
      <w:lvlJc w:val="left"/>
      <w:pPr>
        <w:ind w:left="1440" w:hanging="360"/>
      </w:pPr>
    </w:lvl>
    <w:lvl w:ilvl="2" w:tplc="0422001B" w:tentative="1">
      <w:start w:val="1"/>
      <w:numFmt w:val="lowerRoman"/>
      <w:lvlText w:val="%3."/>
      <w:lvlJc w:val="right"/>
      <w:pPr>
        <w:ind w:left="2160" w:hanging="180"/>
      </w:pPr>
    </w:lvl>
    <w:lvl w:ilvl="3" w:tplc="0422000F" w:tentative="1">
      <w:start w:val="1"/>
      <w:numFmt w:val="decimal"/>
      <w:lvlText w:val="%4."/>
      <w:lvlJc w:val="left"/>
      <w:pPr>
        <w:ind w:left="2880" w:hanging="360"/>
      </w:pPr>
    </w:lvl>
    <w:lvl w:ilvl="4" w:tplc="04220019" w:tentative="1">
      <w:start w:val="1"/>
      <w:numFmt w:val="lowerLetter"/>
      <w:lvlText w:val="%5."/>
      <w:lvlJc w:val="left"/>
      <w:pPr>
        <w:ind w:left="3600" w:hanging="360"/>
      </w:pPr>
    </w:lvl>
    <w:lvl w:ilvl="5" w:tplc="0422001B" w:tentative="1">
      <w:start w:val="1"/>
      <w:numFmt w:val="lowerRoman"/>
      <w:lvlText w:val="%6."/>
      <w:lvlJc w:val="right"/>
      <w:pPr>
        <w:ind w:left="4320" w:hanging="180"/>
      </w:pPr>
    </w:lvl>
    <w:lvl w:ilvl="6" w:tplc="0422000F" w:tentative="1">
      <w:start w:val="1"/>
      <w:numFmt w:val="decimal"/>
      <w:lvlText w:val="%7."/>
      <w:lvlJc w:val="left"/>
      <w:pPr>
        <w:ind w:left="5040" w:hanging="360"/>
      </w:pPr>
    </w:lvl>
    <w:lvl w:ilvl="7" w:tplc="04220019" w:tentative="1">
      <w:start w:val="1"/>
      <w:numFmt w:val="lowerLetter"/>
      <w:lvlText w:val="%8."/>
      <w:lvlJc w:val="left"/>
      <w:pPr>
        <w:ind w:left="5760" w:hanging="360"/>
      </w:pPr>
    </w:lvl>
    <w:lvl w:ilvl="8" w:tplc="0422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9EB06C3"/>
    <w:multiLevelType w:val="multilevel"/>
    <w:tmpl w:val="FE14CA0E"/>
    <w:numStyleLink w:val="a"/>
  </w:abstractNum>
  <w:abstractNum w:abstractNumId="19" w15:restartNumberingAfterBreak="0">
    <w:nsid w:val="4AF26203"/>
    <w:multiLevelType w:val="hybridMultilevel"/>
    <w:tmpl w:val="AFB8A4EC"/>
    <w:lvl w:ilvl="0" w:tplc="041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 w15:restartNumberingAfterBreak="0">
    <w:nsid w:val="4F9676F7"/>
    <w:multiLevelType w:val="singleLevel"/>
    <w:tmpl w:val="A0D8F5BE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1" w15:restartNumberingAfterBreak="0">
    <w:nsid w:val="5040795D"/>
    <w:multiLevelType w:val="hybridMultilevel"/>
    <w:tmpl w:val="5B18081C"/>
    <w:lvl w:ilvl="0" w:tplc="04190003">
      <w:start w:val="1"/>
      <w:numFmt w:val="bullet"/>
      <w:lvlText w:val="o"/>
      <w:lvlJc w:val="left"/>
      <w:pPr>
        <w:ind w:left="1287" w:hanging="360"/>
      </w:pPr>
      <w:rPr>
        <w:rFonts w:ascii="Courier New" w:hAnsi="Courier New" w:cs="Courier New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2" w15:restartNumberingAfterBreak="0">
    <w:nsid w:val="510D316A"/>
    <w:multiLevelType w:val="multilevel"/>
    <w:tmpl w:val="FE14CA0E"/>
    <w:numStyleLink w:val="a"/>
  </w:abstractNum>
  <w:abstractNum w:abstractNumId="23" w15:restartNumberingAfterBreak="0">
    <w:nsid w:val="51E57B1C"/>
    <w:multiLevelType w:val="multilevel"/>
    <w:tmpl w:val="FE14CA0E"/>
    <w:numStyleLink w:val="a"/>
  </w:abstractNum>
  <w:abstractNum w:abstractNumId="24" w15:restartNumberingAfterBreak="0">
    <w:nsid w:val="53EA6F31"/>
    <w:multiLevelType w:val="hybridMultilevel"/>
    <w:tmpl w:val="A0D8F5BE"/>
    <w:lvl w:ilvl="0" w:tplc="0419000F">
      <w:start w:val="1"/>
      <w:numFmt w:val="decimal"/>
      <w:lvlText w:val="%1."/>
      <w:lvlJc w:val="left"/>
      <w:pPr>
        <w:tabs>
          <w:tab w:val="num" w:pos="502"/>
        </w:tabs>
        <w:ind w:left="502" w:hanging="360"/>
      </w:pPr>
      <w:rPr>
        <w:rFonts w:cs="Times New Roman"/>
      </w:rPr>
    </w:lvl>
    <w:lvl w:ilvl="1" w:tplc="3A3ECC60">
      <w:start w:val="7"/>
      <w:numFmt w:val="decimal"/>
      <w:lvlText w:val="%2"/>
      <w:lvlJc w:val="left"/>
      <w:pPr>
        <w:tabs>
          <w:tab w:val="num" w:pos="1440"/>
        </w:tabs>
        <w:ind w:left="1440" w:hanging="360"/>
      </w:pPr>
    </w:lvl>
    <w:lvl w:ilvl="2" w:tplc="041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597B11D1"/>
    <w:multiLevelType w:val="multilevel"/>
    <w:tmpl w:val="FE14CA0E"/>
    <w:numStyleLink w:val="a"/>
  </w:abstractNum>
  <w:abstractNum w:abstractNumId="26" w15:restartNumberingAfterBreak="0">
    <w:nsid w:val="5ECF7CC2"/>
    <w:multiLevelType w:val="singleLevel"/>
    <w:tmpl w:val="57E0B89A"/>
    <w:lvl w:ilvl="0">
      <w:start w:val="1"/>
      <w:numFmt w:val="decimal"/>
      <w:lvlText w:val="%1."/>
      <w:legacy w:legacy="1" w:legacySpace="0" w:legacyIndent="360"/>
      <w:lvlJc w:val="left"/>
      <w:pPr>
        <w:ind w:left="900" w:hanging="360"/>
      </w:pPr>
    </w:lvl>
  </w:abstractNum>
  <w:abstractNum w:abstractNumId="27" w15:restartNumberingAfterBreak="0">
    <w:nsid w:val="5FD65883"/>
    <w:multiLevelType w:val="multilevel"/>
    <w:tmpl w:val="18CC89F8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567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567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Restart w:val="1"/>
      <w:suff w:val="nothing"/>
      <w:lvlText w:val="(%1.%7)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Restart w:val="1"/>
      <w:suff w:val="nothing"/>
      <w:lvlText w:val="Таблиця %1.%8"/>
      <w:lvlJc w:val="left"/>
      <w:pPr>
        <w:ind w:left="7655" w:firstLine="0"/>
      </w:pPr>
      <w:rPr>
        <w:rFonts w:hint="default"/>
      </w:rPr>
    </w:lvl>
    <w:lvl w:ilvl="8">
      <w:start w:val="1"/>
      <w:numFmt w:val="decimal"/>
      <w:lvlRestart w:val="1"/>
      <w:suff w:val="space"/>
      <w:lvlText w:val="Рисунок %1.%9 –"/>
      <w:lvlJc w:val="left"/>
      <w:pPr>
        <w:ind w:left="0" w:firstLine="0"/>
      </w:pPr>
      <w:rPr>
        <w:rFonts w:hint="default"/>
      </w:rPr>
    </w:lvl>
  </w:abstractNum>
  <w:abstractNum w:abstractNumId="28" w15:restartNumberingAfterBreak="0">
    <w:nsid w:val="68D615E2"/>
    <w:multiLevelType w:val="hybridMultilevel"/>
    <w:tmpl w:val="7550006E"/>
    <w:lvl w:ilvl="0" w:tplc="0419000F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29" w15:restartNumberingAfterBreak="0">
    <w:nsid w:val="68F95517"/>
    <w:multiLevelType w:val="hybridMultilevel"/>
    <w:tmpl w:val="44582EAE"/>
    <w:lvl w:ilvl="0" w:tplc="FD869784">
      <w:start w:val="3"/>
      <w:numFmt w:val="bullet"/>
      <w:lvlText w:val="-"/>
      <w:lvlJc w:val="left"/>
      <w:pPr>
        <w:tabs>
          <w:tab w:val="num" w:pos="1069"/>
        </w:tabs>
        <w:ind w:left="1069" w:hanging="360"/>
      </w:pPr>
      <w:rPr>
        <w:rFonts w:ascii="Times New Roman" w:eastAsia="Times New Roman" w:hAnsi="Times New Roman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1789"/>
        </w:tabs>
        <w:ind w:left="1789" w:hanging="360"/>
      </w:pPr>
      <w:rPr>
        <w:rFonts w:ascii="Courier New" w:hAnsi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2509"/>
        </w:tabs>
        <w:ind w:left="250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229"/>
        </w:tabs>
        <w:ind w:left="322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3949"/>
        </w:tabs>
        <w:ind w:left="3949" w:hanging="360"/>
      </w:pPr>
      <w:rPr>
        <w:rFonts w:ascii="Courier New" w:hAnsi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669"/>
        </w:tabs>
        <w:ind w:left="466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389"/>
        </w:tabs>
        <w:ind w:left="538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109"/>
        </w:tabs>
        <w:ind w:left="6109" w:hanging="360"/>
      </w:pPr>
      <w:rPr>
        <w:rFonts w:ascii="Courier New" w:hAnsi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829"/>
        </w:tabs>
        <w:ind w:left="6829" w:hanging="360"/>
      </w:pPr>
      <w:rPr>
        <w:rFonts w:ascii="Wingdings" w:hAnsi="Wingdings" w:hint="default"/>
      </w:rPr>
    </w:lvl>
  </w:abstractNum>
  <w:abstractNum w:abstractNumId="30" w15:restartNumberingAfterBreak="0">
    <w:nsid w:val="780471DE"/>
    <w:multiLevelType w:val="multilevel"/>
    <w:tmpl w:val="57E0B89A"/>
    <w:lvl w:ilvl="0">
      <w:start w:val="1"/>
      <w:numFmt w:val="decimal"/>
      <w:lvlText w:val="%1."/>
      <w:lvlJc w:val="left"/>
      <w:pPr>
        <w:ind w:left="495" w:hanging="495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1440" w:hanging="720"/>
      </w:pPr>
      <w:rPr>
        <w:rFonts w:hint="default"/>
        <w:color w:val="auto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  <w:color w:val="auto"/>
      </w:rPr>
    </w:lvl>
    <w:lvl w:ilvl="3">
      <w:start w:val="1"/>
      <w:numFmt w:val="decimal"/>
      <w:lvlText w:val="%1.%2.%3.%4."/>
      <w:lvlJc w:val="left"/>
      <w:pPr>
        <w:ind w:left="3240" w:hanging="1080"/>
      </w:pPr>
      <w:rPr>
        <w:rFonts w:hint="default"/>
        <w:color w:val="auto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  <w:color w:val="auto"/>
      </w:rPr>
    </w:lvl>
    <w:lvl w:ilvl="5">
      <w:start w:val="1"/>
      <w:numFmt w:val="decimal"/>
      <w:lvlText w:val="%1.%2.%3.%4.%5.%6."/>
      <w:lvlJc w:val="left"/>
      <w:pPr>
        <w:ind w:left="5040" w:hanging="1440"/>
      </w:pPr>
      <w:rPr>
        <w:rFonts w:hint="default"/>
        <w:color w:val="auto"/>
      </w:rPr>
    </w:lvl>
    <w:lvl w:ilvl="6">
      <w:start w:val="1"/>
      <w:numFmt w:val="decimal"/>
      <w:lvlText w:val="%1.%2.%3.%4.%5.%6.%7."/>
      <w:lvlJc w:val="left"/>
      <w:pPr>
        <w:ind w:left="6120" w:hanging="1800"/>
      </w:pPr>
      <w:rPr>
        <w:rFonts w:hint="default"/>
        <w:color w:val="auto"/>
      </w:rPr>
    </w:lvl>
    <w:lvl w:ilvl="7">
      <w:start w:val="1"/>
      <w:numFmt w:val="decimal"/>
      <w:lvlText w:val="%1.%2.%3.%4.%5.%6.%7.%8."/>
      <w:lvlJc w:val="left"/>
      <w:pPr>
        <w:ind w:left="6840" w:hanging="1800"/>
      </w:pPr>
      <w:rPr>
        <w:rFonts w:hint="default"/>
        <w:color w:val="auto"/>
      </w:rPr>
    </w:lvl>
    <w:lvl w:ilvl="8">
      <w:start w:val="1"/>
      <w:numFmt w:val="decimal"/>
      <w:lvlText w:val="%1.%2.%3.%4.%5.%6.%7.%8.%9."/>
      <w:lvlJc w:val="left"/>
      <w:pPr>
        <w:ind w:left="7920" w:hanging="2160"/>
      </w:pPr>
      <w:rPr>
        <w:rFonts w:hint="default"/>
        <w:color w:val="auto"/>
      </w:rPr>
    </w:lvl>
  </w:abstractNum>
  <w:abstractNum w:abstractNumId="31" w15:restartNumberingAfterBreak="0">
    <w:nsid w:val="7C6638D0"/>
    <w:multiLevelType w:val="multilevel"/>
    <w:tmpl w:val="91AABDB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 w15:restartNumberingAfterBreak="0">
    <w:nsid w:val="7C994567"/>
    <w:multiLevelType w:val="hybridMultilevel"/>
    <w:tmpl w:val="6C2EBDC6"/>
    <w:lvl w:ilvl="0" w:tplc="04190001">
      <w:start w:val="1"/>
      <w:numFmt w:val="bullet"/>
      <w:lvlText w:val=""/>
      <w:lvlJc w:val="left"/>
      <w:pPr>
        <w:tabs>
          <w:tab w:val="num" w:pos="1094"/>
        </w:tabs>
        <w:ind w:left="109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1814"/>
        </w:tabs>
        <w:ind w:left="181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2534"/>
        </w:tabs>
        <w:ind w:left="253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254"/>
        </w:tabs>
        <w:ind w:left="325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3974"/>
        </w:tabs>
        <w:ind w:left="397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694"/>
        </w:tabs>
        <w:ind w:left="469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414"/>
        </w:tabs>
        <w:ind w:left="541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134"/>
        </w:tabs>
        <w:ind w:left="613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854"/>
        </w:tabs>
        <w:ind w:left="6854" w:hanging="360"/>
      </w:pPr>
      <w:rPr>
        <w:rFonts w:ascii="Wingdings" w:hAnsi="Wingdings" w:hint="default"/>
      </w:rPr>
    </w:lvl>
  </w:abstractNum>
  <w:num w:numId="1">
    <w:abstractNumId w:val="31"/>
  </w:num>
  <w:num w:numId="2">
    <w:abstractNumId w:val="24"/>
  </w:num>
  <w:num w:numId="3">
    <w:abstractNumId w:val="20"/>
  </w:num>
  <w:num w:numId="4">
    <w:abstractNumId w:val="16"/>
  </w:num>
  <w:num w:numId="5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8"/>
  </w:num>
  <w:num w:numId="7">
    <w:abstractNumId w:val="32"/>
  </w:num>
  <w:num w:numId="8">
    <w:abstractNumId w:val="14"/>
  </w:num>
  <w:num w:numId="9">
    <w:abstractNumId w:val="19"/>
  </w:num>
  <w:num w:numId="10">
    <w:abstractNumId w:val="28"/>
  </w:num>
  <w:num w:numId="11">
    <w:abstractNumId w:val="30"/>
  </w:num>
  <w:num w:numId="12">
    <w:abstractNumId w:val="3"/>
  </w:num>
  <w:num w:numId="13">
    <w:abstractNumId w:val="29"/>
  </w:num>
  <w:num w:numId="14">
    <w:abstractNumId w:val="26"/>
  </w:num>
  <w:num w:numId="15">
    <w:abstractNumId w:val="13"/>
  </w:num>
  <w:num w:numId="16">
    <w:abstractNumId w:val="29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2"/>
  </w:num>
  <w:num w:numId="18">
    <w:abstractNumId w:val="0"/>
  </w:num>
  <w:num w:numId="19">
    <w:abstractNumId w:val="17"/>
  </w:num>
  <w:num w:numId="20">
    <w:abstractNumId w:val="11"/>
  </w:num>
  <w:num w:numId="21">
    <w:abstractNumId w:val="21"/>
  </w:num>
  <w:num w:numId="22">
    <w:abstractNumId w:val="5"/>
  </w:num>
  <w:num w:numId="23">
    <w:abstractNumId w:val="10"/>
  </w:num>
  <w:num w:numId="24">
    <w:abstractNumId w:val="1"/>
  </w:num>
  <w:num w:numId="25">
    <w:abstractNumId w:val="1"/>
  </w:num>
  <w:num w:numId="26">
    <w:abstractNumId w:val="2"/>
  </w:num>
  <w:num w:numId="27">
    <w:abstractNumId w:val="6"/>
  </w:num>
  <w:num w:numId="28">
    <w:abstractNumId w:val="23"/>
  </w:num>
  <w:num w:numId="29">
    <w:abstractNumId w:val="22"/>
  </w:num>
  <w:num w:numId="30">
    <w:abstractNumId w:val="7"/>
  </w:num>
  <w:num w:numId="31">
    <w:abstractNumId w:val="4"/>
    <w:lvlOverride w:ilvl="0">
      <w:lvl w:ilvl="0">
        <w:start w:val="1"/>
        <w:numFmt w:val="decimal"/>
        <w:suff w:val="space"/>
        <w:lvlText w:val="%1"/>
        <w:lvlJc w:val="left"/>
        <w:pPr>
          <w:ind w:left="0" w:firstLine="0"/>
        </w:pPr>
        <w:rPr>
          <w:rFonts w:hint="default"/>
        </w:rPr>
      </w:lvl>
    </w:lvlOverride>
  </w:num>
  <w:num w:numId="32">
    <w:abstractNumId w:val="15"/>
  </w:num>
  <w:num w:numId="33">
    <w:abstractNumId w:val="18"/>
  </w:num>
  <w:num w:numId="34">
    <w:abstractNumId w:val="25"/>
    <w:lvlOverride w:ilvl="0">
      <w:lvl w:ilvl="0">
        <w:start w:val="1"/>
        <w:numFmt w:val="decimal"/>
        <w:suff w:val="space"/>
        <w:lvlText w:val="%1"/>
        <w:lvlJc w:val="left"/>
        <w:pPr>
          <w:ind w:left="0" w:firstLine="0"/>
        </w:pPr>
        <w:rPr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</w:num>
  <w:num w:numId="35">
    <w:abstractNumId w:val="27"/>
  </w:num>
  <w:num w:numId="36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embedSystemFonts/>
  <w:hideSpelling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82985"/>
    <w:rsid w:val="0000019B"/>
    <w:rsid w:val="000026EC"/>
    <w:rsid w:val="000049B3"/>
    <w:rsid w:val="00004C9A"/>
    <w:rsid w:val="000067E9"/>
    <w:rsid w:val="00006AB6"/>
    <w:rsid w:val="00007A30"/>
    <w:rsid w:val="00007B0A"/>
    <w:rsid w:val="0001173B"/>
    <w:rsid w:val="000121F2"/>
    <w:rsid w:val="00013BDA"/>
    <w:rsid w:val="00014605"/>
    <w:rsid w:val="00014714"/>
    <w:rsid w:val="000147D8"/>
    <w:rsid w:val="00014D2A"/>
    <w:rsid w:val="00015D24"/>
    <w:rsid w:val="00015E70"/>
    <w:rsid w:val="000200C9"/>
    <w:rsid w:val="00020802"/>
    <w:rsid w:val="00030263"/>
    <w:rsid w:val="0003126C"/>
    <w:rsid w:val="00032432"/>
    <w:rsid w:val="000328D2"/>
    <w:rsid w:val="00035A89"/>
    <w:rsid w:val="00035BC2"/>
    <w:rsid w:val="000375C1"/>
    <w:rsid w:val="00037AE0"/>
    <w:rsid w:val="00037F5C"/>
    <w:rsid w:val="000408D8"/>
    <w:rsid w:val="000409EE"/>
    <w:rsid w:val="0004195F"/>
    <w:rsid w:val="00041CCC"/>
    <w:rsid w:val="00042913"/>
    <w:rsid w:val="00043E48"/>
    <w:rsid w:val="0004406A"/>
    <w:rsid w:val="00044F3F"/>
    <w:rsid w:val="00046402"/>
    <w:rsid w:val="00046F43"/>
    <w:rsid w:val="0004715F"/>
    <w:rsid w:val="00047A5E"/>
    <w:rsid w:val="00047B62"/>
    <w:rsid w:val="00050E9C"/>
    <w:rsid w:val="00050FC5"/>
    <w:rsid w:val="000533D3"/>
    <w:rsid w:val="00054856"/>
    <w:rsid w:val="000558D1"/>
    <w:rsid w:val="00056A4F"/>
    <w:rsid w:val="000578A2"/>
    <w:rsid w:val="000579B8"/>
    <w:rsid w:val="000625A8"/>
    <w:rsid w:val="00062B14"/>
    <w:rsid w:val="00063BAC"/>
    <w:rsid w:val="00064D07"/>
    <w:rsid w:val="0006568D"/>
    <w:rsid w:val="000666FF"/>
    <w:rsid w:val="00066995"/>
    <w:rsid w:val="000672F7"/>
    <w:rsid w:val="00067A30"/>
    <w:rsid w:val="00070FFF"/>
    <w:rsid w:val="000719A8"/>
    <w:rsid w:val="00075868"/>
    <w:rsid w:val="00075C9C"/>
    <w:rsid w:val="00076C89"/>
    <w:rsid w:val="00076E9E"/>
    <w:rsid w:val="00081391"/>
    <w:rsid w:val="00081694"/>
    <w:rsid w:val="000816DC"/>
    <w:rsid w:val="00082EC5"/>
    <w:rsid w:val="000836C2"/>
    <w:rsid w:val="0008386F"/>
    <w:rsid w:val="000848C2"/>
    <w:rsid w:val="000859FE"/>
    <w:rsid w:val="00086429"/>
    <w:rsid w:val="000867B8"/>
    <w:rsid w:val="000871F4"/>
    <w:rsid w:val="00087353"/>
    <w:rsid w:val="00091AED"/>
    <w:rsid w:val="00091C8E"/>
    <w:rsid w:val="00092F73"/>
    <w:rsid w:val="00094603"/>
    <w:rsid w:val="000946F3"/>
    <w:rsid w:val="00094819"/>
    <w:rsid w:val="000975A9"/>
    <w:rsid w:val="0009775F"/>
    <w:rsid w:val="00097C4B"/>
    <w:rsid w:val="000A11AD"/>
    <w:rsid w:val="000A12E0"/>
    <w:rsid w:val="000A2184"/>
    <w:rsid w:val="000A2D43"/>
    <w:rsid w:val="000A2F44"/>
    <w:rsid w:val="000A3C71"/>
    <w:rsid w:val="000A3EAE"/>
    <w:rsid w:val="000A5253"/>
    <w:rsid w:val="000A561F"/>
    <w:rsid w:val="000A63D4"/>
    <w:rsid w:val="000A6A74"/>
    <w:rsid w:val="000A7EB6"/>
    <w:rsid w:val="000A7FAF"/>
    <w:rsid w:val="000B168C"/>
    <w:rsid w:val="000B1A72"/>
    <w:rsid w:val="000B2FE2"/>
    <w:rsid w:val="000B3449"/>
    <w:rsid w:val="000B4810"/>
    <w:rsid w:val="000B73D5"/>
    <w:rsid w:val="000C10A8"/>
    <w:rsid w:val="000C25FD"/>
    <w:rsid w:val="000C2E23"/>
    <w:rsid w:val="000C3608"/>
    <w:rsid w:val="000C43FB"/>
    <w:rsid w:val="000C50D8"/>
    <w:rsid w:val="000C5573"/>
    <w:rsid w:val="000C59C3"/>
    <w:rsid w:val="000C616C"/>
    <w:rsid w:val="000C66E6"/>
    <w:rsid w:val="000C6936"/>
    <w:rsid w:val="000C6983"/>
    <w:rsid w:val="000C6BE5"/>
    <w:rsid w:val="000D0BAD"/>
    <w:rsid w:val="000D1273"/>
    <w:rsid w:val="000D1852"/>
    <w:rsid w:val="000D1E22"/>
    <w:rsid w:val="000D2BEC"/>
    <w:rsid w:val="000D3EE4"/>
    <w:rsid w:val="000D46CC"/>
    <w:rsid w:val="000D5B76"/>
    <w:rsid w:val="000E00A5"/>
    <w:rsid w:val="000E10CB"/>
    <w:rsid w:val="000E1E32"/>
    <w:rsid w:val="000E2272"/>
    <w:rsid w:val="000E2335"/>
    <w:rsid w:val="000E2CF8"/>
    <w:rsid w:val="000E4078"/>
    <w:rsid w:val="000E44C0"/>
    <w:rsid w:val="000E45E1"/>
    <w:rsid w:val="000E4792"/>
    <w:rsid w:val="000E6C09"/>
    <w:rsid w:val="000E7119"/>
    <w:rsid w:val="000E723F"/>
    <w:rsid w:val="000E7B00"/>
    <w:rsid w:val="000F291D"/>
    <w:rsid w:val="000F2E72"/>
    <w:rsid w:val="000F3412"/>
    <w:rsid w:val="000F34BF"/>
    <w:rsid w:val="000F3A52"/>
    <w:rsid w:val="000F43B6"/>
    <w:rsid w:val="000F4908"/>
    <w:rsid w:val="000F5B74"/>
    <w:rsid w:val="000F5EAA"/>
    <w:rsid w:val="000F66EA"/>
    <w:rsid w:val="000F69E2"/>
    <w:rsid w:val="000F7B0E"/>
    <w:rsid w:val="000F7F49"/>
    <w:rsid w:val="0010127D"/>
    <w:rsid w:val="0010133F"/>
    <w:rsid w:val="0010183F"/>
    <w:rsid w:val="0010218C"/>
    <w:rsid w:val="001021BA"/>
    <w:rsid w:val="001029AB"/>
    <w:rsid w:val="0010419E"/>
    <w:rsid w:val="00104A04"/>
    <w:rsid w:val="00104A38"/>
    <w:rsid w:val="00104A87"/>
    <w:rsid w:val="00104A99"/>
    <w:rsid w:val="0010537F"/>
    <w:rsid w:val="00105B77"/>
    <w:rsid w:val="001062CE"/>
    <w:rsid w:val="00110BCE"/>
    <w:rsid w:val="00111175"/>
    <w:rsid w:val="00111B29"/>
    <w:rsid w:val="00111D02"/>
    <w:rsid w:val="00113782"/>
    <w:rsid w:val="00114D39"/>
    <w:rsid w:val="00115C01"/>
    <w:rsid w:val="0011799C"/>
    <w:rsid w:val="0012040C"/>
    <w:rsid w:val="00120F6D"/>
    <w:rsid w:val="00121614"/>
    <w:rsid w:val="0012197A"/>
    <w:rsid w:val="00121DD3"/>
    <w:rsid w:val="001221E6"/>
    <w:rsid w:val="00122F63"/>
    <w:rsid w:val="001235C3"/>
    <w:rsid w:val="00123C2D"/>
    <w:rsid w:val="00123FCB"/>
    <w:rsid w:val="00126427"/>
    <w:rsid w:val="00126772"/>
    <w:rsid w:val="00126A61"/>
    <w:rsid w:val="0012706B"/>
    <w:rsid w:val="0012779D"/>
    <w:rsid w:val="001303B6"/>
    <w:rsid w:val="0013268F"/>
    <w:rsid w:val="00132FDB"/>
    <w:rsid w:val="001331FC"/>
    <w:rsid w:val="00135EBC"/>
    <w:rsid w:val="001360C4"/>
    <w:rsid w:val="001372D0"/>
    <w:rsid w:val="0013798A"/>
    <w:rsid w:val="001401C5"/>
    <w:rsid w:val="0014074B"/>
    <w:rsid w:val="00141A71"/>
    <w:rsid w:val="001475FC"/>
    <w:rsid w:val="001539D0"/>
    <w:rsid w:val="00153A1D"/>
    <w:rsid w:val="00154A20"/>
    <w:rsid w:val="00154E3A"/>
    <w:rsid w:val="00154E8F"/>
    <w:rsid w:val="0015592C"/>
    <w:rsid w:val="001569E9"/>
    <w:rsid w:val="00156EB9"/>
    <w:rsid w:val="00157694"/>
    <w:rsid w:val="00157B0D"/>
    <w:rsid w:val="00160F88"/>
    <w:rsid w:val="001639DE"/>
    <w:rsid w:val="00163C01"/>
    <w:rsid w:val="001653EC"/>
    <w:rsid w:val="00165680"/>
    <w:rsid w:val="00165ED0"/>
    <w:rsid w:val="00167126"/>
    <w:rsid w:val="00170572"/>
    <w:rsid w:val="00171C87"/>
    <w:rsid w:val="00171F68"/>
    <w:rsid w:val="00173301"/>
    <w:rsid w:val="001740B6"/>
    <w:rsid w:val="001740EA"/>
    <w:rsid w:val="001744F8"/>
    <w:rsid w:val="00175920"/>
    <w:rsid w:val="00175C64"/>
    <w:rsid w:val="00176B49"/>
    <w:rsid w:val="0017733E"/>
    <w:rsid w:val="00180BE4"/>
    <w:rsid w:val="00181221"/>
    <w:rsid w:val="00181F9E"/>
    <w:rsid w:val="00182129"/>
    <w:rsid w:val="00183FC7"/>
    <w:rsid w:val="0018539D"/>
    <w:rsid w:val="00185935"/>
    <w:rsid w:val="00185986"/>
    <w:rsid w:val="00186A51"/>
    <w:rsid w:val="00187650"/>
    <w:rsid w:val="0018772A"/>
    <w:rsid w:val="00190A56"/>
    <w:rsid w:val="00191E2A"/>
    <w:rsid w:val="001951FB"/>
    <w:rsid w:val="0019639C"/>
    <w:rsid w:val="001A0B8B"/>
    <w:rsid w:val="001A0D7F"/>
    <w:rsid w:val="001A12AE"/>
    <w:rsid w:val="001A2723"/>
    <w:rsid w:val="001A2942"/>
    <w:rsid w:val="001A3C03"/>
    <w:rsid w:val="001A4DA3"/>
    <w:rsid w:val="001A4E8F"/>
    <w:rsid w:val="001B00AF"/>
    <w:rsid w:val="001B14ED"/>
    <w:rsid w:val="001B2363"/>
    <w:rsid w:val="001B2754"/>
    <w:rsid w:val="001B2EF6"/>
    <w:rsid w:val="001B3665"/>
    <w:rsid w:val="001B4400"/>
    <w:rsid w:val="001B4A0D"/>
    <w:rsid w:val="001B665A"/>
    <w:rsid w:val="001B6779"/>
    <w:rsid w:val="001B689A"/>
    <w:rsid w:val="001C0A8F"/>
    <w:rsid w:val="001C0F3D"/>
    <w:rsid w:val="001C1408"/>
    <w:rsid w:val="001C1A81"/>
    <w:rsid w:val="001C508F"/>
    <w:rsid w:val="001C60F1"/>
    <w:rsid w:val="001C78FA"/>
    <w:rsid w:val="001C7E00"/>
    <w:rsid w:val="001D0128"/>
    <w:rsid w:val="001D126D"/>
    <w:rsid w:val="001D1501"/>
    <w:rsid w:val="001D2B17"/>
    <w:rsid w:val="001D2C41"/>
    <w:rsid w:val="001D3E7A"/>
    <w:rsid w:val="001D4532"/>
    <w:rsid w:val="001D5443"/>
    <w:rsid w:val="001D54F0"/>
    <w:rsid w:val="001D632A"/>
    <w:rsid w:val="001D661C"/>
    <w:rsid w:val="001D7ACD"/>
    <w:rsid w:val="001E089E"/>
    <w:rsid w:val="001E24EF"/>
    <w:rsid w:val="001E269E"/>
    <w:rsid w:val="001E3AF5"/>
    <w:rsid w:val="001E3E98"/>
    <w:rsid w:val="001E4DB9"/>
    <w:rsid w:val="001E5651"/>
    <w:rsid w:val="001E65D2"/>
    <w:rsid w:val="001E6BAD"/>
    <w:rsid w:val="001E786F"/>
    <w:rsid w:val="001E7B09"/>
    <w:rsid w:val="001F02B4"/>
    <w:rsid w:val="001F1843"/>
    <w:rsid w:val="001F2208"/>
    <w:rsid w:val="001F264D"/>
    <w:rsid w:val="001F3347"/>
    <w:rsid w:val="001F3F4F"/>
    <w:rsid w:val="001F446C"/>
    <w:rsid w:val="001F4645"/>
    <w:rsid w:val="001F4660"/>
    <w:rsid w:val="001F6EFD"/>
    <w:rsid w:val="001F71F5"/>
    <w:rsid w:val="001F73F0"/>
    <w:rsid w:val="001F7946"/>
    <w:rsid w:val="002010E6"/>
    <w:rsid w:val="00201115"/>
    <w:rsid w:val="002022D7"/>
    <w:rsid w:val="00204A60"/>
    <w:rsid w:val="00205FC7"/>
    <w:rsid w:val="002065E2"/>
    <w:rsid w:val="00210AFE"/>
    <w:rsid w:val="00210C8D"/>
    <w:rsid w:val="00211246"/>
    <w:rsid w:val="00212C17"/>
    <w:rsid w:val="00213866"/>
    <w:rsid w:val="00213A56"/>
    <w:rsid w:val="0021402A"/>
    <w:rsid w:val="002147EA"/>
    <w:rsid w:val="00221360"/>
    <w:rsid w:val="00221C3C"/>
    <w:rsid w:val="00222F12"/>
    <w:rsid w:val="00224501"/>
    <w:rsid w:val="00224A5B"/>
    <w:rsid w:val="00224DFD"/>
    <w:rsid w:val="002255C0"/>
    <w:rsid w:val="002307AB"/>
    <w:rsid w:val="00231585"/>
    <w:rsid w:val="0023307B"/>
    <w:rsid w:val="002334DA"/>
    <w:rsid w:val="00233C8B"/>
    <w:rsid w:val="00234FB9"/>
    <w:rsid w:val="00235BA4"/>
    <w:rsid w:val="00236273"/>
    <w:rsid w:val="00236B98"/>
    <w:rsid w:val="00240185"/>
    <w:rsid w:val="002401F6"/>
    <w:rsid w:val="002415EF"/>
    <w:rsid w:val="002420DE"/>
    <w:rsid w:val="00242659"/>
    <w:rsid w:val="00242882"/>
    <w:rsid w:val="00242BF8"/>
    <w:rsid w:val="00242CD8"/>
    <w:rsid w:val="0024310B"/>
    <w:rsid w:val="00243DDF"/>
    <w:rsid w:val="002441E4"/>
    <w:rsid w:val="00244252"/>
    <w:rsid w:val="00244743"/>
    <w:rsid w:val="00246251"/>
    <w:rsid w:val="00246A7D"/>
    <w:rsid w:val="00247BCC"/>
    <w:rsid w:val="00250197"/>
    <w:rsid w:val="00250D44"/>
    <w:rsid w:val="002511AA"/>
    <w:rsid w:val="00251BDA"/>
    <w:rsid w:val="00254046"/>
    <w:rsid w:val="00255152"/>
    <w:rsid w:val="002572DD"/>
    <w:rsid w:val="00260AF5"/>
    <w:rsid w:val="00260C65"/>
    <w:rsid w:val="00260D9E"/>
    <w:rsid w:val="00260F03"/>
    <w:rsid w:val="00261401"/>
    <w:rsid w:val="0026189E"/>
    <w:rsid w:val="00261EBC"/>
    <w:rsid w:val="00261FED"/>
    <w:rsid w:val="0026276E"/>
    <w:rsid w:val="00263400"/>
    <w:rsid w:val="00263675"/>
    <w:rsid w:val="002636B3"/>
    <w:rsid w:val="0026383E"/>
    <w:rsid w:val="00264B00"/>
    <w:rsid w:val="0026569B"/>
    <w:rsid w:val="00266277"/>
    <w:rsid w:val="00266884"/>
    <w:rsid w:val="002668C0"/>
    <w:rsid w:val="00266BA5"/>
    <w:rsid w:val="002670D8"/>
    <w:rsid w:val="00267B2C"/>
    <w:rsid w:val="00267ED5"/>
    <w:rsid w:val="00270043"/>
    <w:rsid w:val="00270AE1"/>
    <w:rsid w:val="00270D38"/>
    <w:rsid w:val="00271264"/>
    <w:rsid w:val="00271FAB"/>
    <w:rsid w:val="00272333"/>
    <w:rsid w:val="002737FC"/>
    <w:rsid w:val="0027391D"/>
    <w:rsid w:val="00273AB3"/>
    <w:rsid w:val="0027459A"/>
    <w:rsid w:val="00274B9F"/>
    <w:rsid w:val="002758C2"/>
    <w:rsid w:val="002775BE"/>
    <w:rsid w:val="00281069"/>
    <w:rsid w:val="002819A7"/>
    <w:rsid w:val="00283D9A"/>
    <w:rsid w:val="002854DD"/>
    <w:rsid w:val="00285CF3"/>
    <w:rsid w:val="002875B4"/>
    <w:rsid w:val="002875F1"/>
    <w:rsid w:val="0029089D"/>
    <w:rsid w:val="002911F0"/>
    <w:rsid w:val="00291815"/>
    <w:rsid w:val="00292223"/>
    <w:rsid w:val="00292BFE"/>
    <w:rsid w:val="0029378E"/>
    <w:rsid w:val="00293B84"/>
    <w:rsid w:val="00294773"/>
    <w:rsid w:val="0029722C"/>
    <w:rsid w:val="002A0AAC"/>
    <w:rsid w:val="002A0BF8"/>
    <w:rsid w:val="002A14F5"/>
    <w:rsid w:val="002A1D36"/>
    <w:rsid w:val="002A2E81"/>
    <w:rsid w:val="002A4182"/>
    <w:rsid w:val="002A41E7"/>
    <w:rsid w:val="002A53F8"/>
    <w:rsid w:val="002A59E5"/>
    <w:rsid w:val="002A5A98"/>
    <w:rsid w:val="002A5B1A"/>
    <w:rsid w:val="002A649C"/>
    <w:rsid w:val="002A65EE"/>
    <w:rsid w:val="002A7625"/>
    <w:rsid w:val="002B0152"/>
    <w:rsid w:val="002B065B"/>
    <w:rsid w:val="002B06FE"/>
    <w:rsid w:val="002B0A79"/>
    <w:rsid w:val="002B1DF8"/>
    <w:rsid w:val="002B1F93"/>
    <w:rsid w:val="002B2B39"/>
    <w:rsid w:val="002B3771"/>
    <w:rsid w:val="002B48C5"/>
    <w:rsid w:val="002B4CCD"/>
    <w:rsid w:val="002B543B"/>
    <w:rsid w:val="002B5BC5"/>
    <w:rsid w:val="002C0D88"/>
    <w:rsid w:val="002C1DE0"/>
    <w:rsid w:val="002C1F81"/>
    <w:rsid w:val="002C22C0"/>
    <w:rsid w:val="002C22E7"/>
    <w:rsid w:val="002C331E"/>
    <w:rsid w:val="002C486F"/>
    <w:rsid w:val="002C58AD"/>
    <w:rsid w:val="002C5D9C"/>
    <w:rsid w:val="002C68E5"/>
    <w:rsid w:val="002C7958"/>
    <w:rsid w:val="002D0B52"/>
    <w:rsid w:val="002D1548"/>
    <w:rsid w:val="002D17D7"/>
    <w:rsid w:val="002D1865"/>
    <w:rsid w:val="002D1CD0"/>
    <w:rsid w:val="002D363A"/>
    <w:rsid w:val="002D3E9F"/>
    <w:rsid w:val="002D3F19"/>
    <w:rsid w:val="002D479C"/>
    <w:rsid w:val="002D4D32"/>
    <w:rsid w:val="002D5434"/>
    <w:rsid w:val="002D689E"/>
    <w:rsid w:val="002D764D"/>
    <w:rsid w:val="002E01F2"/>
    <w:rsid w:val="002E157C"/>
    <w:rsid w:val="002E35E1"/>
    <w:rsid w:val="002E36AA"/>
    <w:rsid w:val="002E5AEE"/>
    <w:rsid w:val="002E654E"/>
    <w:rsid w:val="002E702E"/>
    <w:rsid w:val="002E7230"/>
    <w:rsid w:val="002F0772"/>
    <w:rsid w:val="002F0C9B"/>
    <w:rsid w:val="002F1302"/>
    <w:rsid w:val="002F1417"/>
    <w:rsid w:val="002F291F"/>
    <w:rsid w:val="002F2CC6"/>
    <w:rsid w:val="002F35DE"/>
    <w:rsid w:val="002F4393"/>
    <w:rsid w:val="002F574C"/>
    <w:rsid w:val="002F6265"/>
    <w:rsid w:val="002F68D6"/>
    <w:rsid w:val="00301E37"/>
    <w:rsid w:val="003026E5"/>
    <w:rsid w:val="003055D1"/>
    <w:rsid w:val="0030605F"/>
    <w:rsid w:val="00310364"/>
    <w:rsid w:val="00310F51"/>
    <w:rsid w:val="0031206E"/>
    <w:rsid w:val="00312CAF"/>
    <w:rsid w:val="003137FB"/>
    <w:rsid w:val="00313C1C"/>
    <w:rsid w:val="003142B3"/>
    <w:rsid w:val="00314845"/>
    <w:rsid w:val="00315485"/>
    <w:rsid w:val="00315932"/>
    <w:rsid w:val="00315A6C"/>
    <w:rsid w:val="00315EF9"/>
    <w:rsid w:val="00315F4C"/>
    <w:rsid w:val="003176DF"/>
    <w:rsid w:val="0032106C"/>
    <w:rsid w:val="00321C68"/>
    <w:rsid w:val="00322789"/>
    <w:rsid w:val="00322AAA"/>
    <w:rsid w:val="00323D1E"/>
    <w:rsid w:val="00323D84"/>
    <w:rsid w:val="00325764"/>
    <w:rsid w:val="00326400"/>
    <w:rsid w:val="003269BE"/>
    <w:rsid w:val="00327713"/>
    <w:rsid w:val="00332138"/>
    <w:rsid w:val="0033268A"/>
    <w:rsid w:val="003336E1"/>
    <w:rsid w:val="00333CB6"/>
    <w:rsid w:val="0033407E"/>
    <w:rsid w:val="003343A0"/>
    <w:rsid w:val="00334737"/>
    <w:rsid w:val="00334D7D"/>
    <w:rsid w:val="0033573A"/>
    <w:rsid w:val="00335A3A"/>
    <w:rsid w:val="00335A8C"/>
    <w:rsid w:val="00336287"/>
    <w:rsid w:val="00336CCF"/>
    <w:rsid w:val="00337612"/>
    <w:rsid w:val="00337A11"/>
    <w:rsid w:val="00340552"/>
    <w:rsid w:val="00340BB0"/>
    <w:rsid w:val="003423BF"/>
    <w:rsid w:val="003437EA"/>
    <w:rsid w:val="00344E14"/>
    <w:rsid w:val="003471B4"/>
    <w:rsid w:val="00351500"/>
    <w:rsid w:val="00352CA8"/>
    <w:rsid w:val="0035450F"/>
    <w:rsid w:val="003557F7"/>
    <w:rsid w:val="00356C75"/>
    <w:rsid w:val="0036065C"/>
    <w:rsid w:val="0036073F"/>
    <w:rsid w:val="003608F7"/>
    <w:rsid w:val="003610BE"/>
    <w:rsid w:val="0036199D"/>
    <w:rsid w:val="00361B11"/>
    <w:rsid w:val="00361F6D"/>
    <w:rsid w:val="0036463F"/>
    <w:rsid w:val="003648AD"/>
    <w:rsid w:val="00364A1E"/>
    <w:rsid w:val="00365524"/>
    <w:rsid w:val="0036553F"/>
    <w:rsid w:val="003659FC"/>
    <w:rsid w:val="00367531"/>
    <w:rsid w:val="003707DB"/>
    <w:rsid w:val="00371570"/>
    <w:rsid w:val="00372945"/>
    <w:rsid w:val="00374D81"/>
    <w:rsid w:val="00377977"/>
    <w:rsid w:val="00380250"/>
    <w:rsid w:val="00384087"/>
    <w:rsid w:val="00385299"/>
    <w:rsid w:val="00385619"/>
    <w:rsid w:val="003859D1"/>
    <w:rsid w:val="00386758"/>
    <w:rsid w:val="00386DF4"/>
    <w:rsid w:val="00390B2A"/>
    <w:rsid w:val="0039274D"/>
    <w:rsid w:val="00392915"/>
    <w:rsid w:val="00393774"/>
    <w:rsid w:val="00393BD1"/>
    <w:rsid w:val="003942A8"/>
    <w:rsid w:val="00394DEE"/>
    <w:rsid w:val="00395417"/>
    <w:rsid w:val="003958F7"/>
    <w:rsid w:val="00395EAF"/>
    <w:rsid w:val="00395F8C"/>
    <w:rsid w:val="003969CB"/>
    <w:rsid w:val="00397FCB"/>
    <w:rsid w:val="003A0AF6"/>
    <w:rsid w:val="003A181D"/>
    <w:rsid w:val="003A1FF2"/>
    <w:rsid w:val="003A26BC"/>
    <w:rsid w:val="003A2946"/>
    <w:rsid w:val="003A3351"/>
    <w:rsid w:val="003A4E9E"/>
    <w:rsid w:val="003A4EE9"/>
    <w:rsid w:val="003A55C4"/>
    <w:rsid w:val="003A5819"/>
    <w:rsid w:val="003A68AA"/>
    <w:rsid w:val="003A7F91"/>
    <w:rsid w:val="003B25B5"/>
    <w:rsid w:val="003B38C3"/>
    <w:rsid w:val="003B429D"/>
    <w:rsid w:val="003B4540"/>
    <w:rsid w:val="003B4A74"/>
    <w:rsid w:val="003B53B8"/>
    <w:rsid w:val="003B6B64"/>
    <w:rsid w:val="003C09AC"/>
    <w:rsid w:val="003C25FE"/>
    <w:rsid w:val="003C3854"/>
    <w:rsid w:val="003C4D88"/>
    <w:rsid w:val="003C69C8"/>
    <w:rsid w:val="003C741A"/>
    <w:rsid w:val="003C7A32"/>
    <w:rsid w:val="003D0BB8"/>
    <w:rsid w:val="003D1067"/>
    <w:rsid w:val="003D3C0D"/>
    <w:rsid w:val="003D436B"/>
    <w:rsid w:val="003D4515"/>
    <w:rsid w:val="003D51DA"/>
    <w:rsid w:val="003D5E47"/>
    <w:rsid w:val="003D6B87"/>
    <w:rsid w:val="003D757E"/>
    <w:rsid w:val="003D771D"/>
    <w:rsid w:val="003E0F4A"/>
    <w:rsid w:val="003E1ED5"/>
    <w:rsid w:val="003E4A71"/>
    <w:rsid w:val="003E4C5F"/>
    <w:rsid w:val="003E4E63"/>
    <w:rsid w:val="003E538E"/>
    <w:rsid w:val="003E5BF4"/>
    <w:rsid w:val="003E6B7D"/>
    <w:rsid w:val="003F01A8"/>
    <w:rsid w:val="003F04B6"/>
    <w:rsid w:val="003F067C"/>
    <w:rsid w:val="003F1E7E"/>
    <w:rsid w:val="003F2212"/>
    <w:rsid w:val="003F2A46"/>
    <w:rsid w:val="003F2F24"/>
    <w:rsid w:val="003F380E"/>
    <w:rsid w:val="003F45F1"/>
    <w:rsid w:val="003F5F6E"/>
    <w:rsid w:val="003F6054"/>
    <w:rsid w:val="003F68F1"/>
    <w:rsid w:val="003F7063"/>
    <w:rsid w:val="003F7A3D"/>
    <w:rsid w:val="0040074D"/>
    <w:rsid w:val="00400CEE"/>
    <w:rsid w:val="004010B5"/>
    <w:rsid w:val="0040205E"/>
    <w:rsid w:val="004021B1"/>
    <w:rsid w:val="004027FD"/>
    <w:rsid w:val="00402B25"/>
    <w:rsid w:val="00404742"/>
    <w:rsid w:val="004051BF"/>
    <w:rsid w:val="004052C9"/>
    <w:rsid w:val="00405FCA"/>
    <w:rsid w:val="00406F7F"/>
    <w:rsid w:val="00407140"/>
    <w:rsid w:val="0041192C"/>
    <w:rsid w:val="004129D4"/>
    <w:rsid w:val="00413F58"/>
    <w:rsid w:val="00415480"/>
    <w:rsid w:val="0041578F"/>
    <w:rsid w:val="00417B27"/>
    <w:rsid w:val="00420AC2"/>
    <w:rsid w:val="0042127A"/>
    <w:rsid w:val="00421603"/>
    <w:rsid w:val="00421607"/>
    <w:rsid w:val="00421E98"/>
    <w:rsid w:val="00422F6B"/>
    <w:rsid w:val="0042345F"/>
    <w:rsid w:val="00423C9B"/>
    <w:rsid w:val="0042445C"/>
    <w:rsid w:val="004248A6"/>
    <w:rsid w:val="0042597D"/>
    <w:rsid w:val="00425B88"/>
    <w:rsid w:val="0042648A"/>
    <w:rsid w:val="004300D0"/>
    <w:rsid w:val="004303C8"/>
    <w:rsid w:val="0043064C"/>
    <w:rsid w:val="00430A1E"/>
    <w:rsid w:val="00430E09"/>
    <w:rsid w:val="00431713"/>
    <w:rsid w:val="00432DC5"/>
    <w:rsid w:val="00433523"/>
    <w:rsid w:val="00433557"/>
    <w:rsid w:val="004341FD"/>
    <w:rsid w:val="00434B7F"/>
    <w:rsid w:val="00441331"/>
    <w:rsid w:val="00441EC7"/>
    <w:rsid w:val="00442671"/>
    <w:rsid w:val="00443109"/>
    <w:rsid w:val="00443CC8"/>
    <w:rsid w:val="004445BB"/>
    <w:rsid w:val="004455BE"/>
    <w:rsid w:val="00446C63"/>
    <w:rsid w:val="00446E3A"/>
    <w:rsid w:val="00447554"/>
    <w:rsid w:val="00451CC0"/>
    <w:rsid w:val="00451E3D"/>
    <w:rsid w:val="00452106"/>
    <w:rsid w:val="004523F4"/>
    <w:rsid w:val="00452489"/>
    <w:rsid w:val="00453779"/>
    <w:rsid w:val="00453C94"/>
    <w:rsid w:val="004561B1"/>
    <w:rsid w:val="00456670"/>
    <w:rsid w:val="00460078"/>
    <w:rsid w:val="00460769"/>
    <w:rsid w:val="004610B8"/>
    <w:rsid w:val="00463720"/>
    <w:rsid w:val="004638E4"/>
    <w:rsid w:val="00465C19"/>
    <w:rsid w:val="004663EC"/>
    <w:rsid w:val="00470472"/>
    <w:rsid w:val="00473066"/>
    <w:rsid w:val="00474842"/>
    <w:rsid w:val="00474C1C"/>
    <w:rsid w:val="00475B70"/>
    <w:rsid w:val="00476119"/>
    <w:rsid w:val="00476C7C"/>
    <w:rsid w:val="00477279"/>
    <w:rsid w:val="004779C7"/>
    <w:rsid w:val="00480559"/>
    <w:rsid w:val="00480C19"/>
    <w:rsid w:val="00481122"/>
    <w:rsid w:val="00482C79"/>
    <w:rsid w:val="004833E2"/>
    <w:rsid w:val="00484077"/>
    <w:rsid w:val="004852FC"/>
    <w:rsid w:val="00486CEA"/>
    <w:rsid w:val="00490B9D"/>
    <w:rsid w:val="00490E20"/>
    <w:rsid w:val="004915B1"/>
    <w:rsid w:val="00492251"/>
    <w:rsid w:val="0049231D"/>
    <w:rsid w:val="004937C3"/>
    <w:rsid w:val="00493D44"/>
    <w:rsid w:val="004956D6"/>
    <w:rsid w:val="0049707C"/>
    <w:rsid w:val="004972BF"/>
    <w:rsid w:val="004973EA"/>
    <w:rsid w:val="004979DC"/>
    <w:rsid w:val="004A043E"/>
    <w:rsid w:val="004A1581"/>
    <w:rsid w:val="004A1A09"/>
    <w:rsid w:val="004A5A5D"/>
    <w:rsid w:val="004A5F96"/>
    <w:rsid w:val="004A6042"/>
    <w:rsid w:val="004A60E4"/>
    <w:rsid w:val="004A70FD"/>
    <w:rsid w:val="004B06EC"/>
    <w:rsid w:val="004B0709"/>
    <w:rsid w:val="004B0F4C"/>
    <w:rsid w:val="004B139C"/>
    <w:rsid w:val="004B2D32"/>
    <w:rsid w:val="004B3DB0"/>
    <w:rsid w:val="004B415D"/>
    <w:rsid w:val="004B48D6"/>
    <w:rsid w:val="004B4A75"/>
    <w:rsid w:val="004B5D8E"/>
    <w:rsid w:val="004B71D8"/>
    <w:rsid w:val="004B7EC7"/>
    <w:rsid w:val="004C0570"/>
    <w:rsid w:val="004C058D"/>
    <w:rsid w:val="004C0725"/>
    <w:rsid w:val="004C08E3"/>
    <w:rsid w:val="004C0AF6"/>
    <w:rsid w:val="004C2983"/>
    <w:rsid w:val="004C2D0E"/>
    <w:rsid w:val="004C36F8"/>
    <w:rsid w:val="004C3973"/>
    <w:rsid w:val="004C3F5D"/>
    <w:rsid w:val="004C43A7"/>
    <w:rsid w:val="004C5063"/>
    <w:rsid w:val="004C7B1E"/>
    <w:rsid w:val="004C7E27"/>
    <w:rsid w:val="004D067C"/>
    <w:rsid w:val="004D1713"/>
    <w:rsid w:val="004D32C6"/>
    <w:rsid w:val="004D33DB"/>
    <w:rsid w:val="004D3479"/>
    <w:rsid w:val="004D450A"/>
    <w:rsid w:val="004D4701"/>
    <w:rsid w:val="004D4FF8"/>
    <w:rsid w:val="004D6BE3"/>
    <w:rsid w:val="004D736C"/>
    <w:rsid w:val="004D7BF7"/>
    <w:rsid w:val="004E0956"/>
    <w:rsid w:val="004E0A3B"/>
    <w:rsid w:val="004E0B53"/>
    <w:rsid w:val="004E316F"/>
    <w:rsid w:val="004E39FB"/>
    <w:rsid w:val="004E41B4"/>
    <w:rsid w:val="004E42C7"/>
    <w:rsid w:val="004E45F3"/>
    <w:rsid w:val="004E464E"/>
    <w:rsid w:val="004E7C61"/>
    <w:rsid w:val="004F0673"/>
    <w:rsid w:val="004F084B"/>
    <w:rsid w:val="004F0987"/>
    <w:rsid w:val="004F1A5A"/>
    <w:rsid w:val="004F3507"/>
    <w:rsid w:val="004F4B20"/>
    <w:rsid w:val="004F5415"/>
    <w:rsid w:val="00501F1E"/>
    <w:rsid w:val="00507100"/>
    <w:rsid w:val="00507C41"/>
    <w:rsid w:val="005109CC"/>
    <w:rsid w:val="00512EDF"/>
    <w:rsid w:val="00513028"/>
    <w:rsid w:val="005140AB"/>
    <w:rsid w:val="0051445C"/>
    <w:rsid w:val="00514A9A"/>
    <w:rsid w:val="00514E1D"/>
    <w:rsid w:val="00515452"/>
    <w:rsid w:val="00515F8F"/>
    <w:rsid w:val="00515FB9"/>
    <w:rsid w:val="005163AB"/>
    <w:rsid w:val="00517438"/>
    <w:rsid w:val="00517A67"/>
    <w:rsid w:val="00520666"/>
    <w:rsid w:val="00520856"/>
    <w:rsid w:val="00525363"/>
    <w:rsid w:val="005256FF"/>
    <w:rsid w:val="0052602D"/>
    <w:rsid w:val="00526FD1"/>
    <w:rsid w:val="00527153"/>
    <w:rsid w:val="0052754E"/>
    <w:rsid w:val="005276FE"/>
    <w:rsid w:val="00527BE2"/>
    <w:rsid w:val="00527F83"/>
    <w:rsid w:val="00530872"/>
    <w:rsid w:val="005318A9"/>
    <w:rsid w:val="00532107"/>
    <w:rsid w:val="0053214C"/>
    <w:rsid w:val="005322BF"/>
    <w:rsid w:val="0053325C"/>
    <w:rsid w:val="005342D6"/>
    <w:rsid w:val="005355C6"/>
    <w:rsid w:val="00535D05"/>
    <w:rsid w:val="00536534"/>
    <w:rsid w:val="00536FEA"/>
    <w:rsid w:val="00537827"/>
    <w:rsid w:val="00541618"/>
    <w:rsid w:val="0054255A"/>
    <w:rsid w:val="005434E3"/>
    <w:rsid w:val="00543FD1"/>
    <w:rsid w:val="00546E4B"/>
    <w:rsid w:val="005474B1"/>
    <w:rsid w:val="00547D2E"/>
    <w:rsid w:val="00547FCF"/>
    <w:rsid w:val="005503F6"/>
    <w:rsid w:val="00550734"/>
    <w:rsid w:val="005521BC"/>
    <w:rsid w:val="00556B5A"/>
    <w:rsid w:val="005609C5"/>
    <w:rsid w:val="00561372"/>
    <w:rsid w:val="00561954"/>
    <w:rsid w:val="0056232D"/>
    <w:rsid w:val="00562DF8"/>
    <w:rsid w:val="005648EC"/>
    <w:rsid w:val="00565F3B"/>
    <w:rsid w:val="00567BE6"/>
    <w:rsid w:val="00571C9A"/>
    <w:rsid w:val="005733AE"/>
    <w:rsid w:val="00574149"/>
    <w:rsid w:val="00574EED"/>
    <w:rsid w:val="005754F2"/>
    <w:rsid w:val="005755D6"/>
    <w:rsid w:val="00575A07"/>
    <w:rsid w:val="00576717"/>
    <w:rsid w:val="00576E53"/>
    <w:rsid w:val="00580A7D"/>
    <w:rsid w:val="00582806"/>
    <w:rsid w:val="00582972"/>
    <w:rsid w:val="00582D00"/>
    <w:rsid w:val="0058318D"/>
    <w:rsid w:val="005840D7"/>
    <w:rsid w:val="0058428A"/>
    <w:rsid w:val="00584C9B"/>
    <w:rsid w:val="005861A4"/>
    <w:rsid w:val="00587051"/>
    <w:rsid w:val="005876B6"/>
    <w:rsid w:val="00591045"/>
    <w:rsid w:val="005917B5"/>
    <w:rsid w:val="00591AE0"/>
    <w:rsid w:val="00591D99"/>
    <w:rsid w:val="005920AC"/>
    <w:rsid w:val="005921D4"/>
    <w:rsid w:val="00593E53"/>
    <w:rsid w:val="00594303"/>
    <w:rsid w:val="0059558F"/>
    <w:rsid w:val="00595EE5"/>
    <w:rsid w:val="00597AD2"/>
    <w:rsid w:val="005A1B61"/>
    <w:rsid w:val="005A2ADF"/>
    <w:rsid w:val="005A3A57"/>
    <w:rsid w:val="005A58DF"/>
    <w:rsid w:val="005A5D8E"/>
    <w:rsid w:val="005A7EC7"/>
    <w:rsid w:val="005B02A6"/>
    <w:rsid w:val="005B392D"/>
    <w:rsid w:val="005B3B86"/>
    <w:rsid w:val="005B3D19"/>
    <w:rsid w:val="005B4C9F"/>
    <w:rsid w:val="005B5507"/>
    <w:rsid w:val="005B5B42"/>
    <w:rsid w:val="005B5F2F"/>
    <w:rsid w:val="005B66E3"/>
    <w:rsid w:val="005B6B12"/>
    <w:rsid w:val="005B7985"/>
    <w:rsid w:val="005C01A9"/>
    <w:rsid w:val="005C0E60"/>
    <w:rsid w:val="005C157F"/>
    <w:rsid w:val="005C19D9"/>
    <w:rsid w:val="005C1CA1"/>
    <w:rsid w:val="005C26E8"/>
    <w:rsid w:val="005C2B20"/>
    <w:rsid w:val="005C3170"/>
    <w:rsid w:val="005C4C3F"/>
    <w:rsid w:val="005C54BD"/>
    <w:rsid w:val="005C6431"/>
    <w:rsid w:val="005C6AF4"/>
    <w:rsid w:val="005D0ABD"/>
    <w:rsid w:val="005D0DD0"/>
    <w:rsid w:val="005D1201"/>
    <w:rsid w:val="005D1332"/>
    <w:rsid w:val="005D2707"/>
    <w:rsid w:val="005D2759"/>
    <w:rsid w:val="005D37D8"/>
    <w:rsid w:val="005D3D8F"/>
    <w:rsid w:val="005D4116"/>
    <w:rsid w:val="005D4651"/>
    <w:rsid w:val="005D52AA"/>
    <w:rsid w:val="005D539C"/>
    <w:rsid w:val="005D6815"/>
    <w:rsid w:val="005D70CD"/>
    <w:rsid w:val="005D7B86"/>
    <w:rsid w:val="005E0FD9"/>
    <w:rsid w:val="005E1F5C"/>
    <w:rsid w:val="005E3640"/>
    <w:rsid w:val="005E43F4"/>
    <w:rsid w:val="005E552B"/>
    <w:rsid w:val="005E5944"/>
    <w:rsid w:val="005E6F6D"/>
    <w:rsid w:val="005E6FA0"/>
    <w:rsid w:val="005E70D0"/>
    <w:rsid w:val="005E7FBC"/>
    <w:rsid w:val="005F0F0B"/>
    <w:rsid w:val="005F0F83"/>
    <w:rsid w:val="005F1BF7"/>
    <w:rsid w:val="005F3B8B"/>
    <w:rsid w:val="005F58F1"/>
    <w:rsid w:val="005F60FC"/>
    <w:rsid w:val="005F65C1"/>
    <w:rsid w:val="005F6CF3"/>
    <w:rsid w:val="005F6ED8"/>
    <w:rsid w:val="005F73F0"/>
    <w:rsid w:val="005F7597"/>
    <w:rsid w:val="00600A25"/>
    <w:rsid w:val="00600E80"/>
    <w:rsid w:val="00601E77"/>
    <w:rsid w:val="00602465"/>
    <w:rsid w:val="00602CF3"/>
    <w:rsid w:val="00604792"/>
    <w:rsid w:val="00604E9A"/>
    <w:rsid w:val="00605767"/>
    <w:rsid w:val="0060637A"/>
    <w:rsid w:val="00606E97"/>
    <w:rsid w:val="00611B92"/>
    <w:rsid w:val="00614848"/>
    <w:rsid w:val="00614D9E"/>
    <w:rsid w:val="006154F3"/>
    <w:rsid w:val="006170A1"/>
    <w:rsid w:val="00617741"/>
    <w:rsid w:val="00617AB3"/>
    <w:rsid w:val="006203D9"/>
    <w:rsid w:val="0062109A"/>
    <w:rsid w:val="00621BE3"/>
    <w:rsid w:val="006222D3"/>
    <w:rsid w:val="00626D4F"/>
    <w:rsid w:val="006307B1"/>
    <w:rsid w:val="00630D0C"/>
    <w:rsid w:val="006315D6"/>
    <w:rsid w:val="006317AD"/>
    <w:rsid w:val="00632AF9"/>
    <w:rsid w:val="00632D9B"/>
    <w:rsid w:val="00635410"/>
    <w:rsid w:val="00635C63"/>
    <w:rsid w:val="006374CC"/>
    <w:rsid w:val="00637F59"/>
    <w:rsid w:val="00642668"/>
    <w:rsid w:val="00642E0A"/>
    <w:rsid w:val="00645294"/>
    <w:rsid w:val="0065180F"/>
    <w:rsid w:val="00651D82"/>
    <w:rsid w:val="00651E49"/>
    <w:rsid w:val="006533EB"/>
    <w:rsid w:val="0065646E"/>
    <w:rsid w:val="006567BE"/>
    <w:rsid w:val="00657026"/>
    <w:rsid w:val="006571D6"/>
    <w:rsid w:val="00657CB2"/>
    <w:rsid w:val="00660401"/>
    <w:rsid w:val="00662370"/>
    <w:rsid w:val="0066426D"/>
    <w:rsid w:val="00664D78"/>
    <w:rsid w:val="00665424"/>
    <w:rsid w:val="00665A10"/>
    <w:rsid w:val="006670FF"/>
    <w:rsid w:val="0066787C"/>
    <w:rsid w:val="00667F7D"/>
    <w:rsid w:val="006700D0"/>
    <w:rsid w:val="006709D2"/>
    <w:rsid w:val="00671013"/>
    <w:rsid w:val="00671AD4"/>
    <w:rsid w:val="006747D2"/>
    <w:rsid w:val="006748CC"/>
    <w:rsid w:val="0067505C"/>
    <w:rsid w:val="00676917"/>
    <w:rsid w:val="00682F2B"/>
    <w:rsid w:val="0068358E"/>
    <w:rsid w:val="00686B0B"/>
    <w:rsid w:val="00686D18"/>
    <w:rsid w:val="006878EC"/>
    <w:rsid w:val="0069020D"/>
    <w:rsid w:val="00690D54"/>
    <w:rsid w:val="00691758"/>
    <w:rsid w:val="006917B8"/>
    <w:rsid w:val="00691C39"/>
    <w:rsid w:val="00692FE5"/>
    <w:rsid w:val="00693BE8"/>
    <w:rsid w:val="00695539"/>
    <w:rsid w:val="00695C31"/>
    <w:rsid w:val="00697EE7"/>
    <w:rsid w:val="006A00ED"/>
    <w:rsid w:val="006A0DFF"/>
    <w:rsid w:val="006A1F7B"/>
    <w:rsid w:val="006A255C"/>
    <w:rsid w:val="006A26C4"/>
    <w:rsid w:val="006A3093"/>
    <w:rsid w:val="006A35B4"/>
    <w:rsid w:val="006A3A76"/>
    <w:rsid w:val="006A5B82"/>
    <w:rsid w:val="006A6575"/>
    <w:rsid w:val="006A7DC4"/>
    <w:rsid w:val="006B0C0A"/>
    <w:rsid w:val="006B1DFA"/>
    <w:rsid w:val="006B1EF3"/>
    <w:rsid w:val="006B2019"/>
    <w:rsid w:val="006B27C3"/>
    <w:rsid w:val="006B3416"/>
    <w:rsid w:val="006B4361"/>
    <w:rsid w:val="006B43C4"/>
    <w:rsid w:val="006B4B74"/>
    <w:rsid w:val="006B4BAA"/>
    <w:rsid w:val="006B546E"/>
    <w:rsid w:val="006B5EDF"/>
    <w:rsid w:val="006B6F8E"/>
    <w:rsid w:val="006B7B98"/>
    <w:rsid w:val="006B7C51"/>
    <w:rsid w:val="006C0408"/>
    <w:rsid w:val="006C073E"/>
    <w:rsid w:val="006C1178"/>
    <w:rsid w:val="006C1A00"/>
    <w:rsid w:val="006C1D17"/>
    <w:rsid w:val="006C20BF"/>
    <w:rsid w:val="006C280B"/>
    <w:rsid w:val="006C2D11"/>
    <w:rsid w:val="006C357F"/>
    <w:rsid w:val="006C378B"/>
    <w:rsid w:val="006C3C2C"/>
    <w:rsid w:val="006C58F7"/>
    <w:rsid w:val="006C5964"/>
    <w:rsid w:val="006C5EB7"/>
    <w:rsid w:val="006C5F09"/>
    <w:rsid w:val="006C6734"/>
    <w:rsid w:val="006C6FB0"/>
    <w:rsid w:val="006C7E36"/>
    <w:rsid w:val="006D0484"/>
    <w:rsid w:val="006D0F87"/>
    <w:rsid w:val="006D0FEA"/>
    <w:rsid w:val="006D155C"/>
    <w:rsid w:val="006D2E51"/>
    <w:rsid w:val="006D30D0"/>
    <w:rsid w:val="006D3277"/>
    <w:rsid w:val="006D37B3"/>
    <w:rsid w:val="006D42E8"/>
    <w:rsid w:val="006D4628"/>
    <w:rsid w:val="006D49EA"/>
    <w:rsid w:val="006D5F32"/>
    <w:rsid w:val="006E1628"/>
    <w:rsid w:val="006E1851"/>
    <w:rsid w:val="006E2A9E"/>
    <w:rsid w:val="006E6488"/>
    <w:rsid w:val="006E699A"/>
    <w:rsid w:val="006E7A30"/>
    <w:rsid w:val="006F1DD5"/>
    <w:rsid w:val="006F29FE"/>
    <w:rsid w:val="006F301A"/>
    <w:rsid w:val="006F5AF0"/>
    <w:rsid w:val="006F7AE7"/>
    <w:rsid w:val="00700011"/>
    <w:rsid w:val="007013A7"/>
    <w:rsid w:val="00701F53"/>
    <w:rsid w:val="00703695"/>
    <w:rsid w:val="00706D6E"/>
    <w:rsid w:val="007115C8"/>
    <w:rsid w:val="0071347A"/>
    <w:rsid w:val="00714300"/>
    <w:rsid w:val="00715E9A"/>
    <w:rsid w:val="007163A4"/>
    <w:rsid w:val="00716CA2"/>
    <w:rsid w:val="00717228"/>
    <w:rsid w:val="00717FD7"/>
    <w:rsid w:val="007200DE"/>
    <w:rsid w:val="00720209"/>
    <w:rsid w:val="00720350"/>
    <w:rsid w:val="0072047E"/>
    <w:rsid w:val="00720CB4"/>
    <w:rsid w:val="00721934"/>
    <w:rsid w:val="007225F5"/>
    <w:rsid w:val="007228FC"/>
    <w:rsid w:val="00722BEB"/>
    <w:rsid w:val="00723C1C"/>
    <w:rsid w:val="00724255"/>
    <w:rsid w:val="00724D55"/>
    <w:rsid w:val="007257D1"/>
    <w:rsid w:val="00725ABE"/>
    <w:rsid w:val="00726DE4"/>
    <w:rsid w:val="0072726F"/>
    <w:rsid w:val="00731A10"/>
    <w:rsid w:val="00731B59"/>
    <w:rsid w:val="00731CC6"/>
    <w:rsid w:val="007328E1"/>
    <w:rsid w:val="00732AEC"/>
    <w:rsid w:val="00732EF9"/>
    <w:rsid w:val="007339F5"/>
    <w:rsid w:val="007351A5"/>
    <w:rsid w:val="00735ABD"/>
    <w:rsid w:val="00735D42"/>
    <w:rsid w:val="00737C10"/>
    <w:rsid w:val="00741B67"/>
    <w:rsid w:val="00743FAC"/>
    <w:rsid w:val="007442D5"/>
    <w:rsid w:val="007447C1"/>
    <w:rsid w:val="00744BFC"/>
    <w:rsid w:val="00745D79"/>
    <w:rsid w:val="00745E85"/>
    <w:rsid w:val="00746439"/>
    <w:rsid w:val="0074659C"/>
    <w:rsid w:val="00746EE3"/>
    <w:rsid w:val="00750850"/>
    <w:rsid w:val="00750FA0"/>
    <w:rsid w:val="00753D4E"/>
    <w:rsid w:val="00753FEB"/>
    <w:rsid w:val="00754284"/>
    <w:rsid w:val="00754DAB"/>
    <w:rsid w:val="00755099"/>
    <w:rsid w:val="007553F0"/>
    <w:rsid w:val="00756116"/>
    <w:rsid w:val="007566A3"/>
    <w:rsid w:val="00756B1E"/>
    <w:rsid w:val="007578D9"/>
    <w:rsid w:val="00761153"/>
    <w:rsid w:val="00761706"/>
    <w:rsid w:val="00765F05"/>
    <w:rsid w:val="007676AC"/>
    <w:rsid w:val="00767C78"/>
    <w:rsid w:val="00767FA8"/>
    <w:rsid w:val="0077004F"/>
    <w:rsid w:val="00770C6F"/>
    <w:rsid w:val="00771B8F"/>
    <w:rsid w:val="00771E77"/>
    <w:rsid w:val="007733C8"/>
    <w:rsid w:val="007733F9"/>
    <w:rsid w:val="007743AF"/>
    <w:rsid w:val="00775860"/>
    <w:rsid w:val="00775C24"/>
    <w:rsid w:val="00775DB2"/>
    <w:rsid w:val="007766C2"/>
    <w:rsid w:val="00776E7F"/>
    <w:rsid w:val="007771DD"/>
    <w:rsid w:val="00777C51"/>
    <w:rsid w:val="0078073B"/>
    <w:rsid w:val="00781A50"/>
    <w:rsid w:val="00786514"/>
    <w:rsid w:val="00786CBC"/>
    <w:rsid w:val="00787098"/>
    <w:rsid w:val="007872EC"/>
    <w:rsid w:val="00791DD1"/>
    <w:rsid w:val="0079386F"/>
    <w:rsid w:val="00793B60"/>
    <w:rsid w:val="00793E15"/>
    <w:rsid w:val="007A161C"/>
    <w:rsid w:val="007A2C07"/>
    <w:rsid w:val="007A3322"/>
    <w:rsid w:val="007A396A"/>
    <w:rsid w:val="007A52F7"/>
    <w:rsid w:val="007A5578"/>
    <w:rsid w:val="007A66AA"/>
    <w:rsid w:val="007A6B4A"/>
    <w:rsid w:val="007A6E80"/>
    <w:rsid w:val="007A7164"/>
    <w:rsid w:val="007A7C0E"/>
    <w:rsid w:val="007B0A56"/>
    <w:rsid w:val="007B0B8A"/>
    <w:rsid w:val="007B1C96"/>
    <w:rsid w:val="007B1F5D"/>
    <w:rsid w:val="007B429C"/>
    <w:rsid w:val="007B4A14"/>
    <w:rsid w:val="007B603D"/>
    <w:rsid w:val="007C2AD7"/>
    <w:rsid w:val="007C314A"/>
    <w:rsid w:val="007C3FCC"/>
    <w:rsid w:val="007C4D26"/>
    <w:rsid w:val="007C5836"/>
    <w:rsid w:val="007C5F5C"/>
    <w:rsid w:val="007C6211"/>
    <w:rsid w:val="007C79A0"/>
    <w:rsid w:val="007D0987"/>
    <w:rsid w:val="007D16ED"/>
    <w:rsid w:val="007D1EFB"/>
    <w:rsid w:val="007D41C0"/>
    <w:rsid w:val="007D47D4"/>
    <w:rsid w:val="007D4C5F"/>
    <w:rsid w:val="007D4D20"/>
    <w:rsid w:val="007D5F7C"/>
    <w:rsid w:val="007D6BA6"/>
    <w:rsid w:val="007E0547"/>
    <w:rsid w:val="007E20C0"/>
    <w:rsid w:val="007E234B"/>
    <w:rsid w:val="007E2866"/>
    <w:rsid w:val="007E32E7"/>
    <w:rsid w:val="007E4523"/>
    <w:rsid w:val="007E5084"/>
    <w:rsid w:val="007E6928"/>
    <w:rsid w:val="007E70E3"/>
    <w:rsid w:val="007E7A62"/>
    <w:rsid w:val="007F0910"/>
    <w:rsid w:val="007F0CB0"/>
    <w:rsid w:val="007F0F7D"/>
    <w:rsid w:val="007F143D"/>
    <w:rsid w:val="007F18EA"/>
    <w:rsid w:val="007F1B4B"/>
    <w:rsid w:val="007F3840"/>
    <w:rsid w:val="007F3E70"/>
    <w:rsid w:val="007F4114"/>
    <w:rsid w:val="007F516A"/>
    <w:rsid w:val="00800680"/>
    <w:rsid w:val="00801566"/>
    <w:rsid w:val="00801891"/>
    <w:rsid w:val="00802272"/>
    <w:rsid w:val="008068B1"/>
    <w:rsid w:val="00807FA6"/>
    <w:rsid w:val="00810268"/>
    <w:rsid w:val="00811963"/>
    <w:rsid w:val="00811B07"/>
    <w:rsid w:val="00811CF6"/>
    <w:rsid w:val="00811DA3"/>
    <w:rsid w:val="00813208"/>
    <w:rsid w:val="00814130"/>
    <w:rsid w:val="00815415"/>
    <w:rsid w:val="00815FE6"/>
    <w:rsid w:val="00816436"/>
    <w:rsid w:val="00816BEE"/>
    <w:rsid w:val="00816F58"/>
    <w:rsid w:val="0081778F"/>
    <w:rsid w:val="00817B91"/>
    <w:rsid w:val="0082001B"/>
    <w:rsid w:val="008213D0"/>
    <w:rsid w:val="008215DB"/>
    <w:rsid w:val="00821E0A"/>
    <w:rsid w:val="00821FFB"/>
    <w:rsid w:val="008223D5"/>
    <w:rsid w:val="008226E1"/>
    <w:rsid w:val="008229D2"/>
    <w:rsid w:val="00822A6A"/>
    <w:rsid w:val="008230CD"/>
    <w:rsid w:val="00823C5D"/>
    <w:rsid w:val="00824BD4"/>
    <w:rsid w:val="00824FAE"/>
    <w:rsid w:val="00826C1F"/>
    <w:rsid w:val="0082739F"/>
    <w:rsid w:val="0083081C"/>
    <w:rsid w:val="00831D90"/>
    <w:rsid w:val="00832039"/>
    <w:rsid w:val="00833CE7"/>
    <w:rsid w:val="008341F6"/>
    <w:rsid w:val="00834E61"/>
    <w:rsid w:val="00836203"/>
    <w:rsid w:val="00836BA0"/>
    <w:rsid w:val="008403EF"/>
    <w:rsid w:val="008403F2"/>
    <w:rsid w:val="008407FE"/>
    <w:rsid w:val="00840808"/>
    <w:rsid w:val="00841A5A"/>
    <w:rsid w:val="00841D21"/>
    <w:rsid w:val="0084295A"/>
    <w:rsid w:val="00842D58"/>
    <w:rsid w:val="00843E8E"/>
    <w:rsid w:val="00844005"/>
    <w:rsid w:val="0084461C"/>
    <w:rsid w:val="00846062"/>
    <w:rsid w:val="00850066"/>
    <w:rsid w:val="008524E9"/>
    <w:rsid w:val="00853544"/>
    <w:rsid w:val="00854C38"/>
    <w:rsid w:val="00855011"/>
    <w:rsid w:val="008560B4"/>
    <w:rsid w:val="00856812"/>
    <w:rsid w:val="008574F4"/>
    <w:rsid w:val="00857C28"/>
    <w:rsid w:val="00857C4C"/>
    <w:rsid w:val="00862652"/>
    <w:rsid w:val="00862D9A"/>
    <w:rsid w:val="008655CB"/>
    <w:rsid w:val="00872DDF"/>
    <w:rsid w:val="008731B9"/>
    <w:rsid w:val="00873E5A"/>
    <w:rsid w:val="00874FC1"/>
    <w:rsid w:val="00875E93"/>
    <w:rsid w:val="00877608"/>
    <w:rsid w:val="00881656"/>
    <w:rsid w:val="00882656"/>
    <w:rsid w:val="00882C28"/>
    <w:rsid w:val="008831C7"/>
    <w:rsid w:val="008835D9"/>
    <w:rsid w:val="00883AC7"/>
    <w:rsid w:val="00883DAA"/>
    <w:rsid w:val="008853A8"/>
    <w:rsid w:val="008860A1"/>
    <w:rsid w:val="00886204"/>
    <w:rsid w:val="0088694C"/>
    <w:rsid w:val="00886CAC"/>
    <w:rsid w:val="0088737B"/>
    <w:rsid w:val="0089230D"/>
    <w:rsid w:val="00892757"/>
    <w:rsid w:val="0089418B"/>
    <w:rsid w:val="008952ED"/>
    <w:rsid w:val="00896225"/>
    <w:rsid w:val="008963BA"/>
    <w:rsid w:val="008965BB"/>
    <w:rsid w:val="008A0899"/>
    <w:rsid w:val="008A2739"/>
    <w:rsid w:val="008A33DB"/>
    <w:rsid w:val="008A57B0"/>
    <w:rsid w:val="008A5AB6"/>
    <w:rsid w:val="008A7122"/>
    <w:rsid w:val="008A72A6"/>
    <w:rsid w:val="008B0069"/>
    <w:rsid w:val="008B014D"/>
    <w:rsid w:val="008B08EF"/>
    <w:rsid w:val="008B10D1"/>
    <w:rsid w:val="008B17A8"/>
    <w:rsid w:val="008B1A68"/>
    <w:rsid w:val="008B1F8A"/>
    <w:rsid w:val="008B2991"/>
    <w:rsid w:val="008B2F16"/>
    <w:rsid w:val="008B5F9D"/>
    <w:rsid w:val="008B6259"/>
    <w:rsid w:val="008B796F"/>
    <w:rsid w:val="008B79C6"/>
    <w:rsid w:val="008C118B"/>
    <w:rsid w:val="008C2288"/>
    <w:rsid w:val="008C2354"/>
    <w:rsid w:val="008C23DF"/>
    <w:rsid w:val="008C36A9"/>
    <w:rsid w:val="008C3CDD"/>
    <w:rsid w:val="008C4307"/>
    <w:rsid w:val="008C4EE0"/>
    <w:rsid w:val="008C6332"/>
    <w:rsid w:val="008C74E4"/>
    <w:rsid w:val="008D0071"/>
    <w:rsid w:val="008D2B39"/>
    <w:rsid w:val="008D3210"/>
    <w:rsid w:val="008D33A8"/>
    <w:rsid w:val="008D3C67"/>
    <w:rsid w:val="008D4115"/>
    <w:rsid w:val="008D5474"/>
    <w:rsid w:val="008D64E0"/>
    <w:rsid w:val="008D67CD"/>
    <w:rsid w:val="008D7FB5"/>
    <w:rsid w:val="008E19B9"/>
    <w:rsid w:val="008E19FF"/>
    <w:rsid w:val="008E2BE0"/>
    <w:rsid w:val="008E3D17"/>
    <w:rsid w:val="008E4469"/>
    <w:rsid w:val="008E47EA"/>
    <w:rsid w:val="008E4FD1"/>
    <w:rsid w:val="008E5DCB"/>
    <w:rsid w:val="008E6F8D"/>
    <w:rsid w:val="008E714D"/>
    <w:rsid w:val="008E7DC8"/>
    <w:rsid w:val="008F1C03"/>
    <w:rsid w:val="008F1C39"/>
    <w:rsid w:val="008F1CB1"/>
    <w:rsid w:val="008F206B"/>
    <w:rsid w:val="008F65A9"/>
    <w:rsid w:val="008F7629"/>
    <w:rsid w:val="008F7A86"/>
    <w:rsid w:val="009010A5"/>
    <w:rsid w:val="00901517"/>
    <w:rsid w:val="00902514"/>
    <w:rsid w:val="009031A8"/>
    <w:rsid w:val="0090397D"/>
    <w:rsid w:val="00903A67"/>
    <w:rsid w:val="00903D8F"/>
    <w:rsid w:val="00903D9A"/>
    <w:rsid w:val="009043E7"/>
    <w:rsid w:val="009058D4"/>
    <w:rsid w:val="00907784"/>
    <w:rsid w:val="009103B9"/>
    <w:rsid w:val="009104B0"/>
    <w:rsid w:val="00914250"/>
    <w:rsid w:val="009142A7"/>
    <w:rsid w:val="00914655"/>
    <w:rsid w:val="00914CAB"/>
    <w:rsid w:val="00915F83"/>
    <w:rsid w:val="009177D7"/>
    <w:rsid w:val="00920FE7"/>
    <w:rsid w:val="00921145"/>
    <w:rsid w:val="00921FEA"/>
    <w:rsid w:val="00922061"/>
    <w:rsid w:val="00922762"/>
    <w:rsid w:val="00924BCD"/>
    <w:rsid w:val="00926FF3"/>
    <w:rsid w:val="0093098F"/>
    <w:rsid w:val="009310EA"/>
    <w:rsid w:val="00932B54"/>
    <w:rsid w:val="00932FCF"/>
    <w:rsid w:val="00933D2C"/>
    <w:rsid w:val="00933F09"/>
    <w:rsid w:val="00934039"/>
    <w:rsid w:val="009346BE"/>
    <w:rsid w:val="009346F0"/>
    <w:rsid w:val="0093501E"/>
    <w:rsid w:val="00935AC5"/>
    <w:rsid w:val="00935F60"/>
    <w:rsid w:val="00936728"/>
    <w:rsid w:val="0093773C"/>
    <w:rsid w:val="00940597"/>
    <w:rsid w:val="00941025"/>
    <w:rsid w:val="009421E0"/>
    <w:rsid w:val="009423C7"/>
    <w:rsid w:val="00943DBA"/>
    <w:rsid w:val="009442DE"/>
    <w:rsid w:val="00945ED6"/>
    <w:rsid w:val="00947B36"/>
    <w:rsid w:val="00950800"/>
    <w:rsid w:val="0095137A"/>
    <w:rsid w:val="00951599"/>
    <w:rsid w:val="00951AAE"/>
    <w:rsid w:val="0095201A"/>
    <w:rsid w:val="00953658"/>
    <w:rsid w:val="009546DC"/>
    <w:rsid w:val="009568C2"/>
    <w:rsid w:val="009569A4"/>
    <w:rsid w:val="00957322"/>
    <w:rsid w:val="00957F53"/>
    <w:rsid w:val="00960D8B"/>
    <w:rsid w:val="0096120F"/>
    <w:rsid w:val="0096318E"/>
    <w:rsid w:val="009635EB"/>
    <w:rsid w:val="009663D2"/>
    <w:rsid w:val="009671E3"/>
    <w:rsid w:val="00967CCC"/>
    <w:rsid w:val="009707C4"/>
    <w:rsid w:val="00970BB7"/>
    <w:rsid w:val="0097171C"/>
    <w:rsid w:val="009722B2"/>
    <w:rsid w:val="0097349E"/>
    <w:rsid w:val="00973883"/>
    <w:rsid w:val="00973E5F"/>
    <w:rsid w:val="00974F61"/>
    <w:rsid w:val="00976566"/>
    <w:rsid w:val="00976948"/>
    <w:rsid w:val="009773A2"/>
    <w:rsid w:val="00982985"/>
    <w:rsid w:val="00984208"/>
    <w:rsid w:val="009858F7"/>
    <w:rsid w:val="009926BE"/>
    <w:rsid w:val="00993F2C"/>
    <w:rsid w:val="0099440C"/>
    <w:rsid w:val="009949E3"/>
    <w:rsid w:val="00994F7F"/>
    <w:rsid w:val="0099505A"/>
    <w:rsid w:val="009951B1"/>
    <w:rsid w:val="009956C5"/>
    <w:rsid w:val="009967D6"/>
    <w:rsid w:val="0099745C"/>
    <w:rsid w:val="009A037A"/>
    <w:rsid w:val="009A1D57"/>
    <w:rsid w:val="009A2E91"/>
    <w:rsid w:val="009A577D"/>
    <w:rsid w:val="009B038C"/>
    <w:rsid w:val="009B1225"/>
    <w:rsid w:val="009B2D65"/>
    <w:rsid w:val="009B3E03"/>
    <w:rsid w:val="009B49F1"/>
    <w:rsid w:val="009B5116"/>
    <w:rsid w:val="009B573E"/>
    <w:rsid w:val="009B706D"/>
    <w:rsid w:val="009B731A"/>
    <w:rsid w:val="009B7C9B"/>
    <w:rsid w:val="009C10FA"/>
    <w:rsid w:val="009C539A"/>
    <w:rsid w:val="009D0A99"/>
    <w:rsid w:val="009D0CF5"/>
    <w:rsid w:val="009D19FC"/>
    <w:rsid w:val="009D44FA"/>
    <w:rsid w:val="009D4979"/>
    <w:rsid w:val="009D5682"/>
    <w:rsid w:val="009D6546"/>
    <w:rsid w:val="009D7EE3"/>
    <w:rsid w:val="009E0B25"/>
    <w:rsid w:val="009E2120"/>
    <w:rsid w:val="009E307D"/>
    <w:rsid w:val="009E3146"/>
    <w:rsid w:val="009E4296"/>
    <w:rsid w:val="009E59D8"/>
    <w:rsid w:val="009E6492"/>
    <w:rsid w:val="009E6642"/>
    <w:rsid w:val="009E6AA5"/>
    <w:rsid w:val="009E6DA1"/>
    <w:rsid w:val="009F2E6B"/>
    <w:rsid w:val="009F32C6"/>
    <w:rsid w:val="009F3978"/>
    <w:rsid w:val="009F44B4"/>
    <w:rsid w:val="009F48B5"/>
    <w:rsid w:val="009F642C"/>
    <w:rsid w:val="009F6823"/>
    <w:rsid w:val="009F7795"/>
    <w:rsid w:val="009F7F2C"/>
    <w:rsid w:val="00A00189"/>
    <w:rsid w:val="00A01E46"/>
    <w:rsid w:val="00A029E8"/>
    <w:rsid w:val="00A04258"/>
    <w:rsid w:val="00A0459E"/>
    <w:rsid w:val="00A0464C"/>
    <w:rsid w:val="00A04F95"/>
    <w:rsid w:val="00A04FDA"/>
    <w:rsid w:val="00A0529A"/>
    <w:rsid w:val="00A05D4C"/>
    <w:rsid w:val="00A062E1"/>
    <w:rsid w:val="00A07274"/>
    <w:rsid w:val="00A07378"/>
    <w:rsid w:val="00A07620"/>
    <w:rsid w:val="00A07B6F"/>
    <w:rsid w:val="00A109C3"/>
    <w:rsid w:val="00A13D59"/>
    <w:rsid w:val="00A158C6"/>
    <w:rsid w:val="00A15AF5"/>
    <w:rsid w:val="00A16788"/>
    <w:rsid w:val="00A16868"/>
    <w:rsid w:val="00A16E6F"/>
    <w:rsid w:val="00A1787E"/>
    <w:rsid w:val="00A2104A"/>
    <w:rsid w:val="00A212BF"/>
    <w:rsid w:val="00A22057"/>
    <w:rsid w:val="00A22100"/>
    <w:rsid w:val="00A221F4"/>
    <w:rsid w:val="00A23984"/>
    <w:rsid w:val="00A2403F"/>
    <w:rsid w:val="00A243A8"/>
    <w:rsid w:val="00A25B61"/>
    <w:rsid w:val="00A26098"/>
    <w:rsid w:val="00A26130"/>
    <w:rsid w:val="00A264B0"/>
    <w:rsid w:val="00A26CA7"/>
    <w:rsid w:val="00A27030"/>
    <w:rsid w:val="00A30C0A"/>
    <w:rsid w:val="00A31FBD"/>
    <w:rsid w:val="00A325E8"/>
    <w:rsid w:val="00A33B5A"/>
    <w:rsid w:val="00A3463C"/>
    <w:rsid w:val="00A34864"/>
    <w:rsid w:val="00A349DB"/>
    <w:rsid w:val="00A35350"/>
    <w:rsid w:val="00A36D2E"/>
    <w:rsid w:val="00A37510"/>
    <w:rsid w:val="00A37D89"/>
    <w:rsid w:val="00A42218"/>
    <w:rsid w:val="00A43F79"/>
    <w:rsid w:val="00A43F89"/>
    <w:rsid w:val="00A44075"/>
    <w:rsid w:val="00A44BBD"/>
    <w:rsid w:val="00A45587"/>
    <w:rsid w:val="00A509AB"/>
    <w:rsid w:val="00A51B9B"/>
    <w:rsid w:val="00A522FC"/>
    <w:rsid w:val="00A52CB3"/>
    <w:rsid w:val="00A534E7"/>
    <w:rsid w:val="00A542D0"/>
    <w:rsid w:val="00A546EE"/>
    <w:rsid w:val="00A54A89"/>
    <w:rsid w:val="00A56564"/>
    <w:rsid w:val="00A5749C"/>
    <w:rsid w:val="00A60048"/>
    <w:rsid w:val="00A606E7"/>
    <w:rsid w:val="00A61D18"/>
    <w:rsid w:val="00A61FC2"/>
    <w:rsid w:val="00A62E0E"/>
    <w:rsid w:val="00A63C03"/>
    <w:rsid w:val="00A63DCC"/>
    <w:rsid w:val="00A6478F"/>
    <w:rsid w:val="00A64CE2"/>
    <w:rsid w:val="00A655B1"/>
    <w:rsid w:val="00A656E7"/>
    <w:rsid w:val="00A6578C"/>
    <w:rsid w:val="00A66851"/>
    <w:rsid w:val="00A66E04"/>
    <w:rsid w:val="00A67383"/>
    <w:rsid w:val="00A7031B"/>
    <w:rsid w:val="00A70792"/>
    <w:rsid w:val="00A70B52"/>
    <w:rsid w:val="00A71992"/>
    <w:rsid w:val="00A71DBA"/>
    <w:rsid w:val="00A731A4"/>
    <w:rsid w:val="00A75844"/>
    <w:rsid w:val="00A75EB7"/>
    <w:rsid w:val="00A760E6"/>
    <w:rsid w:val="00A8068B"/>
    <w:rsid w:val="00A80A97"/>
    <w:rsid w:val="00A81A09"/>
    <w:rsid w:val="00A81D30"/>
    <w:rsid w:val="00A82552"/>
    <w:rsid w:val="00A829CD"/>
    <w:rsid w:val="00A82D0B"/>
    <w:rsid w:val="00A82EC5"/>
    <w:rsid w:val="00A8363C"/>
    <w:rsid w:val="00A8404D"/>
    <w:rsid w:val="00A843AE"/>
    <w:rsid w:val="00A846FC"/>
    <w:rsid w:val="00A84C92"/>
    <w:rsid w:val="00A8658B"/>
    <w:rsid w:val="00A87CBB"/>
    <w:rsid w:val="00A90274"/>
    <w:rsid w:val="00A905EF"/>
    <w:rsid w:val="00A915FD"/>
    <w:rsid w:val="00A91BAC"/>
    <w:rsid w:val="00A93E83"/>
    <w:rsid w:val="00A955D0"/>
    <w:rsid w:val="00A9597D"/>
    <w:rsid w:val="00A961E8"/>
    <w:rsid w:val="00A970F1"/>
    <w:rsid w:val="00A971D6"/>
    <w:rsid w:val="00A97DD9"/>
    <w:rsid w:val="00AA245B"/>
    <w:rsid w:val="00AA3323"/>
    <w:rsid w:val="00AA3B8B"/>
    <w:rsid w:val="00AA4BC9"/>
    <w:rsid w:val="00AA4CCC"/>
    <w:rsid w:val="00AA64F8"/>
    <w:rsid w:val="00AA684E"/>
    <w:rsid w:val="00AA7ED9"/>
    <w:rsid w:val="00AB0049"/>
    <w:rsid w:val="00AB046B"/>
    <w:rsid w:val="00AB04BF"/>
    <w:rsid w:val="00AB3957"/>
    <w:rsid w:val="00AB4A63"/>
    <w:rsid w:val="00AB612C"/>
    <w:rsid w:val="00AB6170"/>
    <w:rsid w:val="00AB6490"/>
    <w:rsid w:val="00AB64C6"/>
    <w:rsid w:val="00AC02B0"/>
    <w:rsid w:val="00AC04BC"/>
    <w:rsid w:val="00AC06AC"/>
    <w:rsid w:val="00AC08A9"/>
    <w:rsid w:val="00AC0B0C"/>
    <w:rsid w:val="00AC1621"/>
    <w:rsid w:val="00AC1D8F"/>
    <w:rsid w:val="00AC1F8E"/>
    <w:rsid w:val="00AC2FDF"/>
    <w:rsid w:val="00AC3238"/>
    <w:rsid w:val="00AC5040"/>
    <w:rsid w:val="00AC59B9"/>
    <w:rsid w:val="00AC5B28"/>
    <w:rsid w:val="00AC67ED"/>
    <w:rsid w:val="00AC6F58"/>
    <w:rsid w:val="00AC735D"/>
    <w:rsid w:val="00AC76CA"/>
    <w:rsid w:val="00AC7B98"/>
    <w:rsid w:val="00AD0BB2"/>
    <w:rsid w:val="00AD1BD0"/>
    <w:rsid w:val="00AD425D"/>
    <w:rsid w:val="00AD452A"/>
    <w:rsid w:val="00AD4DD2"/>
    <w:rsid w:val="00AD4E67"/>
    <w:rsid w:val="00AD4FA1"/>
    <w:rsid w:val="00AD6229"/>
    <w:rsid w:val="00AD64EF"/>
    <w:rsid w:val="00AD6B6D"/>
    <w:rsid w:val="00AD745E"/>
    <w:rsid w:val="00AD7E8B"/>
    <w:rsid w:val="00AE1953"/>
    <w:rsid w:val="00AE3332"/>
    <w:rsid w:val="00AE7D9A"/>
    <w:rsid w:val="00AE7FE0"/>
    <w:rsid w:val="00AF03C1"/>
    <w:rsid w:val="00AF0696"/>
    <w:rsid w:val="00AF1C24"/>
    <w:rsid w:val="00AF2D68"/>
    <w:rsid w:val="00AF2EF2"/>
    <w:rsid w:val="00AF3632"/>
    <w:rsid w:val="00AF4EE2"/>
    <w:rsid w:val="00AF5FDC"/>
    <w:rsid w:val="00AF6301"/>
    <w:rsid w:val="00AF6FE8"/>
    <w:rsid w:val="00B00743"/>
    <w:rsid w:val="00B00CBB"/>
    <w:rsid w:val="00B01249"/>
    <w:rsid w:val="00B031C9"/>
    <w:rsid w:val="00B037B7"/>
    <w:rsid w:val="00B058B4"/>
    <w:rsid w:val="00B05ABE"/>
    <w:rsid w:val="00B06265"/>
    <w:rsid w:val="00B07781"/>
    <w:rsid w:val="00B13756"/>
    <w:rsid w:val="00B13A5B"/>
    <w:rsid w:val="00B17B1B"/>
    <w:rsid w:val="00B2058B"/>
    <w:rsid w:val="00B20AC9"/>
    <w:rsid w:val="00B20B70"/>
    <w:rsid w:val="00B20B7D"/>
    <w:rsid w:val="00B20D7C"/>
    <w:rsid w:val="00B21686"/>
    <w:rsid w:val="00B22300"/>
    <w:rsid w:val="00B2577E"/>
    <w:rsid w:val="00B267E7"/>
    <w:rsid w:val="00B313C0"/>
    <w:rsid w:val="00B31CF4"/>
    <w:rsid w:val="00B336BD"/>
    <w:rsid w:val="00B351B7"/>
    <w:rsid w:val="00B36147"/>
    <w:rsid w:val="00B36505"/>
    <w:rsid w:val="00B36FA7"/>
    <w:rsid w:val="00B3799B"/>
    <w:rsid w:val="00B37A46"/>
    <w:rsid w:val="00B40CFA"/>
    <w:rsid w:val="00B41951"/>
    <w:rsid w:val="00B42063"/>
    <w:rsid w:val="00B42735"/>
    <w:rsid w:val="00B442FE"/>
    <w:rsid w:val="00B46EEA"/>
    <w:rsid w:val="00B478EB"/>
    <w:rsid w:val="00B47C30"/>
    <w:rsid w:val="00B502DB"/>
    <w:rsid w:val="00B50859"/>
    <w:rsid w:val="00B51031"/>
    <w:rsid w:val="00B51B26"/>
    <w:rsid w:val="00B52105"/>
    <w:rsid w:val="00B530CE"/>
    <w:rsid w:val="00B5481B"/>
    <w:rsid w:val="00B5491B"/>
    <w:rsid w:val="00B54E0F"/>
    <w:rsid w:val="00B54F89"/>
    <w:rsid w:val="00B55089"/>
    <w:rsid w:val="00B5514F"/>
    <w:rsid w:val="00B5541B"/>
    <w:rsid w:val="00B55BC6"/>
    <w:rsid w:val="00B574E3"/>
    <w:rsid w:val="00B57B18"/>
    <w:rsid w:val="00B607F9"/>
    <w:rsid w:val="00B60B76"/>
    <w:rsid w:val="00B6138F"/>
    <w:rsid w:val="00B61633"/>
    <w:rsid w:val="00B63A99"/>
    <w:rsid w:val="00B63FB6"/>
    <w:rsid w:val="00B6434D"/>
    <w:rsid w:val="00B66408"/>
    <w:rsid w:val="00B66570"/>
    <w:rsid w:val="00B66D9B"/>
    <w:rsid w:val="00B67263"/>
    <w:rsid w:val="00B70019"/>
    <w:rsid w:val="00B70B0B"/>
    <w:rsid w:val="00B71407"/>
    <w:rsid w:val="00B739C9"/>
    <w:rsid w:val="00B74B9A"/>
    <w:rsid w:val="00B80112"/>
    <w:rsid w:val="00B8146D"/>
    <w:rsid w:val="00B8235C"/>
    <w:rsid w:val="00B83D44"/>
    <w:rsid w:val="00B87279"/>
    <w:rsid w:val="00B879A2"/>
    <w:rsid w:val="00B87EEC"/>
    <w:rsid w:val="00B90434"/>
    <w:rsid w:val="00B91E67"/>
    <w:rsid w:val="00B92004"/>
    <w:rsid w:val="00B92D5C"/>
    <w:rsid w:val="00B937CA"/>
    <w:rsid w:val="00B9403D"/>
    <w:rsid w:val="00B940EA"/>
    <w:rsid w:val="00B94183"/>
    <w:rsid w:val="00B94F02"/>
    <w:rsid w:val="00B9528B"/>
    <w:rsid w:val="00B96F34"/>
    <w:rsid w:val="00BA1496"/>
    <w:rsid w:val="00BA19F3"/>
    <w:rsid w:val="00BA229F"/>
    <w:rsid w:val="00BA4E8E"/>
    <w:rsid w:val="00BA5764"/>
    <w:rsid w:val="00BA5F92"/>
    <w:rsid w:val="00BB2E23"/>
    <w:rsid w:val="00BB3B08"/>
    <w:rsid w:val="00BB48C4"/>
    <w:rsid w:val="00BB5FE2"/>
    <w:rsid w:val="00BB6491"/>
    <w:rsid w:val="00BB655E"/>
    <w:rsid w:val="00BC0C37"/>
    <w:rsid w:val="00BC0F15"/>
    <w:rsid w:val="00BC1470"/>
    <w:rsid w:val="00BC18A0"/>
    <w:rsid w:val="00BC2F99"/>
    <w:rsid w:val="00BC49CA"/>
    <w:rsid w:val="00BC7E17"/>
    <w:rsid w:val="00BD0A4A"/>
    <w:rsid w:val="00BD156F"/>
    <w:rsid w:val="00BD1DBB"/>
    <w:rsid w:val="00BD26A0"/>
    <w:rsid w:val="00BD3A14"/>
    <w:rsid w:val="00BD4ECC"/>
    <w:rsid w:val="00BD6755"/>
    <w:rsid w:val="00BE080D"/>
    <w:rsid w:val="00BE0C7E"/>
    <w:rsid w:val="00BE1304"/>
    <w:rsid w:val="00BE172A"/>
    <w:rsid w:val="00BE2EB1"/>
    <w:rsid w:val="00BE31FF"/>
    <w:rsid w:val="00BE3E2A"/>
    <w:rsid w:val="00BE4CFE"/>
    <w:rsid w:val="00BE500C"/>
    <w:rsid w:val="00BE5699"/>
    <w:rsid w:val="00BE5A59"/>
    <w:rsid w:val="00BE69C1"/>
    <w:rsid w:val="00BE6C95"/>
    <w:rsid w:val="00BE6F0B"/>
    <w:rsid w:val="00BF2832"/>
    <w:rsid w:val="00BF360D"/>
    <w:rsid w:val="00BF477A"/>
    <w:rsid w:val="00BF5118"/>
    <w:rsid w:val="00BF535C"/>
    <w:rsid w:val="00BF5AB9"/>
    <w:rsid w:val="00BF63A1"/>
    <w:rsid w:val="00BF6663"/>
    <w:rsid w:val="00BF71F7"/>
    <w:rsid w:val="00BF7891"/>
    <w:rsid w:val="00C0000A"/>
    <w:rsid w:val="00C053B9"/>
    <w:rsid w:val="00C059E4"/>
    <w:rsid w:val="00C05A24"/>
    <w:rsid w:val="00C06160"/>
    <w:rsid w:val="00C06BD5"/>
    <w:rsid w:val="00C0770D"/>
    <w:rsid w:val="00C1127B"/>
    <w:rsid w:val="00C13BF8"/>
    <w:rsid w:val="00C14D19"/>
    <w:rsid w:val="00C15D04"/>
    <w:rsid w:val="00C15D44"/>
    <w:rsid w:val="00C204C5"/>
    <w:rsid w:val="00C20B41"/>
    <w:rsid w:val="00C20B5A"/>
    <w:rsid w:val="00C20F49"/>
    <w:rsid w:val="00C2245E"/>
    <w:rsid w:val="00C23DF7"/>
    <w:rsid w:val="00C2429B"/>
    <w:rsid w:val="00C25973"/>
    <w:rsid w:val="00C264CD"/>
    <w:rsid w:val="00C26A64"/>
    <w:rsid w:val="00C277EC"/>
    <w:rsid w:val="00C3221C"/>
    <w:rsid w:val="00C32E93"/>
    <w:rsid w:val="00C330AB"/>
    <w:rsid w:val="00C33613"/>
    <w:rsid w:val="00C33C06"/>
    <w:rsid w:val="00C34062"/>
    <w:rsid w:val="00C343C5"/>
    <w:rsid w:val="00C34A26"/>
    <w:rsid w:val="00C36343"/>
    <w:rsid w:val="00C36512"/>
    <w:rsid w:val="00C36893"/>
    <w:rsid w:val="00C36E37"/>
    <w:rsid w:val="00C42563"/>
    <w:rsid w:val="00C42D41"/>
    <w:rsid w:val="00C43A4F"/>
    <w:rsid w:val="00C44257"/>
    <w:rsid w:val="00C45B07"/>
    <w:rsid w:val="00C4699F"/>
    <w:rsid w:val="00C471C6"/>
    <w:rsid w:val="00C4728A"/>
    <w:rsid w:val="00C5059B"/>
    <w:rsid w:val="00C526CC"/>
    <w:rsid w:val="00C54565"/>
    <w:rsid w:val="00C56485"/>
    <w:rsid w:val="00C57705"/>
    <w:rsid w:val="00C60381"/>
    <w:rsid w:val="00C61C6F"/>
    <w:rsid w:val="00C62C05"/>
    <w:rsid w:val="00C63331"/>
    <w:rsid w:val="00C63DE7"/>
    <w:rsid w:val="00C64388"/>
    <w:rsid w:val="00C64D49"/>
    <w:rsid w:val="00C64FFB"/>
    <w:rsid w:val="00C665D3"/>
    <w:rsid w:val="00C66A38"/>
    <w:rsid w:val="00C66A85"/>
    <w:rsid w:val="00C670FE"/>
    <w:rsid w:val="00C67BC7"/>
    <w:rsid w:val="00C7000F"/>
    <w:rsid w:val="00C73107"/>
    <w:rsid w:val="00C737DA"/>
    <w:rsid w:val="00C73C1F"/>
    <w:rsid w:val="00C76D96"/>
    <w:rsid w:val="00C77323"/>
    <w:rsid w:val="00C8003F"/>
    <w:rsid w:val="00C80BF5"/>
    <w:rsid w:val="00C80D90"/>
    <w:rsid w:val="00C80F3A"/>
    <w:rsid w:val="00C8101E"/>
    <w:rsid w:val="00C82CCE"/>
    <w:rsid w:val="00C83CD9"/>
    <w:rsid w:val="00C8453E"/>
    <w:rsid w:val="00C846DB"/>
    <w:rsid w:val="00C84942"/>
    <w:rsid w:val="00C84D15"/>
    <w:rsid w:val="00C8545F"/>
    <w:rsid w:val="00C87A02"/>
    <w:rsid w:val="00C926AE"/>
    <w:rsid w:val="00C92FB1"/>
    <w:rsid w:val="00C92FB2"/>
    <w:rsid w:val="00C9345C"/>
    <w:rsid w:val="00C964D7"/>
    <w:rsid w:val="00C9748D"/>
    <w:rsid w:val="00CA13CA"/>
    <w:rsid w:val="00CA22DE"/>
    <w:rsid w:val="00CA258D"/>
    <w:rsid w:val="00CA2CC4"/>
    <w:rsid w:val="00CA38C8"/>
    <w:rsid w:val="00CA3EF7"/>
    <w:rsid w:val="00CA5D85"/>
    <w:rsid w:val="00CA7881"/>
    <w:rsid w:val="00CB022F"/>
    <w:rsid w:val="00CB1076"/>
    <w:rsid w:val="00CB1DCE"/>
    <w:rsid w:val="00CB2CDF"/>
    <w:rsid w:val="00CB38C5"/>
    <w:rsid w:val="00CB50E7"/>
    <w:rsid w:val="00CB54D8"/>
    <w:rsid w:val="00CB57EE"/>
    <w:rsid w:val="00CB612D"/>
    <w:rsid w:val="00CB64C0"/>
    <w:rsid w:val="00CB656F"/>
    <w:rsid w:val="00CB6B17"/>
    <w:rsid w:val="00CB749C"/>
    <w:rsid w:val="00CC0C41"/>
    <w:rsid w:val="00CC0C9D"/>
    <w:rsid w:val="00CC206B"/>
    <w:rsid w:val="00CC2988"/>
    <w:rsid w:val="00CC41A6"/>
    <w:rsid w:val="00CC422B"/>
    <w:rsid w:val="00CC4352"/>
    <w:rsid w:val="00CC4C30"/>
    <w:rsid w:val="00CC5C25"/>
    <w:rsid w:val="00CC63AB"/>
    <w:rsid w:val="00CC6FD5"/>
    <w:rsid w:val="00CD0584"/>
    <w:rsid w:val="00CD132B"/>
    <w:rsid w:val="00CD5110"/>
    <w:rsid w:val="00CD662F"/>
    <w:rsid w:val="00CD6DF9"/>
    <w:rsid w:val="00CE0C29"/>
    <w:rsid w:val="00CE36FF"/>
    <w:rsid w:val="00CE6C48"/>
    <w:rsid w:val="00CE7E5E"/>
    <w:rsid w:val="00CF0BA9"/>
    <w:rsid w:val="00CF2770"/>
    <w:rsid w:val="00CF2F4C"/>
    <w:rsid w:val="00CF3112"/>
    <w:rsid w:val="00CF36C8"/>
    <w:rsid w:val="00CF3AE3"/>
    <w:rsid w:val="00CF4090"/>
    <w:rsid w:val="00CF5247"/>
    <w:rsid w:val="00CF6227"/>
    <w:rsid w:val="00CF6EE1"/>
    <w:rsid w:val="00CF75AF"/>
    <w:rsid w:val="00D00831"/>
    <w:rsid w:val="00D00D15"/>
    <w:rsid w:val="00D00FCF"/>
    <w:rsid w:val="00D01B27"/>
    <w:rsid w:val="00D01DDE"/>
    <w:rsid w:val="00D021A8"/>
    <w:rsid w:val="00D024CD"/>
    <w:rsid w:val="00D04F6F"/>
    <w:rsid w:val="00D05E26"/>
    <w:rsid w:val="00D072AB"/>
    <w:rsid w:val="00D116B5"/>
    <w:rsid w:val="00D1230D"/>
    <w:rsid w:val="00D1288D"/>
    <w:rsid w:val="00D12DA2"/>
    <w:rsid w:val="00D13402"/>
    <w:rsid w:val="00D13B2C"/>
    <w:rsid w:val="00D148BC"/>
    <w:rsid w:val="00D15F3B"/>
    <w:rsid w:val="00D16093"/>
    <w:rsid w:val="00D20621"/>
    <w:rsid w:val="00D222CB"/>
    <w:rsid w:val="00D226B1"/>
    <w:rsid w:val="00D22A7E"/>
    <w:rsid w:val="00D248AB"/>
    <w:rsid w:val="00D26103"/>
    <w:rsid w:val="00D266C2"/>
    <w:rsid w:val="00D26FD7"/>
    <w:rsid w:val="00D3025F"/>
    <w:rsid w:val="00D31127"/>
    <w:rsid w:val="00D3139C"/>
    <w:rsid w:val="00D31BEF"/>
    <w:rsid w:val="00D324C9"/>
    <w:rsid w:val="00D337A5"/>
    <w:rsid w:val="00D33971"/>
    <w:rsid w:val="00D343A8"/>
    <w:rsid w:val="00D34601"/>
    <w:rsid w:val="00D34EED"/>
    <w:rsid w:val="00D35255"/>
    <w:rsid w:val="00D354D8"/>
    <w:rsid w:val="00D37AD2"/>
    <w:rsid w:val="00D37C61"/>
    <w:rsid w:val="00D41732"/>
    <w:rsid w:val="00D43608"/>
    <w:rsid w:val="00D436A3"/>
    <w:rsid w:val="00D44160"/>
    <w:rsid w:val="00D4566A"/>
    <w:rsid w:val="00D457E7"/>
    <w:rsid w:val="00D45AEC"/>
    <w:rsid w:val="00D45CA2"/>
    <w:rsid w:val="00D4688D"/>
    <w:rsid w:val="00D468EC"/>
    <w:rsid w:val="00D46C7D"/>
    <w:rsid w:val="00D47078"/>
    <w:rsid w:val="00D50AF3"/>
    <w:rsid w:val="00D50CF6"/>
    <w:rsid w:val="00D513CA"/>
    <w:rsid w:val="00D524FA"/>
    <w:rsid w:val="00D528BF"/>
    <w:rsid w:val="00D5378E"/>
    <w:rsid w:val="00D543CD"/>
    <w:rsid w:val="00D546A0"/>
    <w:rsid w:val="00D562CE"/>
    <w:rsid w:val="00D56BDB"/>
    <w:rsid w:val="00D57470"/>
    <w:rsid w:val="00D62250"/>
    <w:rsid w:val="00D62BEB"/>
    <w:rsid w:val="00D62DE4"/>
    <w:rsid w:val="00D62DFA"/>
    <w:rsid w:val="00D63101"/>
    <w:rsid w:val="00D63A68"/>
    <w:rsid w:val="00D63E45"/>
    <w:rsid w:val="00D642F2"/>
    <w:rsid w:val="00D65098"/>
    <w:rsid w:val="00D65C37"/>
    <w:rsid w:val="00D67169"/>
    <w:rsid w:val="00D70539"/>
    <w:rsid w:val="00D70EC9"/>
    <w:rsid w:val="00D71560"/>
    <w:rsid w:val="00D71AAE"/>
    <w:rsid w:val="00D7338C"/>
    <w:rsid w:val="00D75E4A"/>
    <w:rsid w:val="00D76B5E"/>
    <w:rsid w:val="00D76DCA"/>
    <w:rsid w:val="00D76E19"/>
    <w:rsid w:val="00D80422"/>
    <w:rsid w:val="00D80DD7"/>
    <w:rsid w:val="00D81122"/>
    <w:rsid w:val="00D814BD"/>
    <w:rsid w:val="00D81F1A"/>
    <w:rsid w:val="00D82845"/>
    <w:rsid w:val="00D82E3D"/>
    <w:rsid w:val="00D85E6D"/>
    <w:rsid w:val="00D91336"/>
    <w:rsid w:val="00D91681"/>
    <w:rsid w:val="00D936E4"/>
    <w:rsid w:val="00D936F7"/>
    <w:rsid w:val="00D94F48"/>
    <w:rsid w:val="00D95C1A"/>
    <w:rsid w:val="00D96146"/>
    <w:rsid w:val="00D96C1A"/>
    <w:rsid w:val="00D971F9"/>
    <w:rsid w:val="00D9759A"/>
    <w:rsid w:val="00DA30E9"/>
    <w:rsid w:val="00DA4ED8"/>
    <w:rsid w:val="00DA634C"/>
    <w:rsid w:val="00DA68A8"/>
    <w:rsid w:val="00DA69CE"/>
    <w:rsid w:val="00DA75F1"/>
    <w:rsid w:val="00DB282B"/>
    <w:rsid w:val="00DB3053"/>
    <w:rsid w:val="00DB3E25"/>
    <w:rsid w:val="00DB7783"/>
    <w:rsid w:val="00DC178A"/>
    <w:rsid w:val="00DC4759"/>
    <w:rsid w:val="00DC6453"/>
    <w:rsid w:val="00DC66A1"/>
    <w:rsid w:val="00DC689B"/>
    <w:rsid w:val="00DC7D7A"/>
    <w:rsid w:val="00DD1439"/>
    <w:rsid w:val="00DD26BC"/>
    <w:rsid w:val="00DD2B29"/>
    <w:rsid w:val="00DD34E1"/>
    <w:rsid w:val="00DD59E3"/>
    <w:rsid w:val="00DD62B4"/>
    <w:rsid w:val="00DD6858"/>
    <w:rsid w:val="00DD7F71"/>
    <w:rsid w:val="00DE0859"/>
    <w:rsid w:val="00DE085D"/>
    <w:rsid w:val="00DE0F30"/>
    <w:rsid w:val="00DE135E"/>
    <w:rsid w:val="00DE4723"/>
    <w:rsid w:val="00DE5055"/>
    <w:rsid w:val="00DE5D59"/>
    <w:rsid w:val="00DF0063"/>
    <w:rsid w:val="00DF0A7B"/>
    <w:rsid w:val="00DF0B17"/>
    <w:rsid w:val="00DF0E14"/>
    <w:rsid w:val="00DF1179"/>
    <w:rsid w:val="00DF20C2"/>
    <w:rsid w:val="00DF2D51"/>
    <w:rsid w:val="00DF507D"/>
    <w:rsid w:val="00DF54A9"/>
    <w:rsid w:val="00DF56FA"/>
    <w:rsid w:val="00DF59B1"/>
    <w:rsid w:val="00DF5C2B"/>
    <w:rsid w:val="00DF76E7"/>
    <w:rsid w:val="00DF786E"/>
    <w:rsid w:val="00E01F1D"/>
    <w:rsid w:val="00E020CF"/>
    <w:rsid w:val="00E02ED2"/>
    <w:rsid w:val="00E0328C"/>
    <w:rsid w:val="00E03CF5"/>
    <w:rsid w:val="00E052FA"/>
    <w:rsid w:val="00E06CEF"/>
    <w:rsid w:val="00E075A9"/>
    <w:rsid w:val="00E1075B"/>
    <w:rsid w:val="00E10CA3"/>
    <w:rsid w:val="00E12458"/>
    <w:rsid w:val="00E1602D"/>
    <w:rsid w:val="00E16382"/>
    <w:rsid w:val="00E163E3"/>
    <w:rsid w:val="00E1640C"/>
    <w:rsid w:val="00E20D61"/>
    <w:rsid w:val="00E2111A"/>
    <w:rsid w:val="00E21D24"/>
    <w:rsid w:val="00E22099"/>
    <w:rsid w:val="00E22300"/>
    <w:rsid w:val="00E22B1E"/>
    <w:rsid w:val="00E22CF9"/>
    <w:rsid w:val="00E248F8"/>
    <w:rsid w:val="00E24E11"/>
    <w:rsid w:val="00E24FEF"/>
    <w:rsid w:val="00E26070"/>
    <w:rsid w:val="00E26941"/>
    <w:rsid w:val="00E272A9"/>
    <w:rsid w:val="00E27BAC"/>
    <w:rsid w:val="00E27BB9"/>
    <w:rsid w:val="00E31F5B"/>
    <w:rsid w:val="00E33116"/>
    <w:rsid w:val="00E34F27"/>
    <w:rsid w:val="00E37B35"/>
    <w:rsid w:val="00E41295"/>
    <w:rsid w:val="00E41F79"/>
    <w:rsid w:val="00E429F0"/>
    <w:rsid w:val="00E43122"/>
    <w:rsid w:val="00E44734"/>
    <w:rsid w:val="00E45737"/>
    <w:rsid w:val="00E46733"/>
    <w:rsid w:val="00E46C85"/>
    <w:rsid w:val="00E47381"/>
    <w:rsid w:val="00E500E9"/>
    <w:rsid w:val="00E5083D"/>
    <w:rsid w:val="00E517E1"/>
    <w:rsid w:val="00E517EA"/>
    <w:rsid w:val="00E52227"/>
    <w:rsid w:val="00E532EB"/>
    <w:rsid w:val="00E540E0"/>
    <w:rsid w:val="00E545CB"/>
    <w:rsid w:val="00E56DDC"/>
    <w:rsid w:val="00E57D3C"/>
    <w:rsid w:val="00E62116"/>
    <w:rsid w:val="00E625E6"/>
    <w:rsid w:val="00E660B5"/>
    <w:rsid w:val="00E66835"/>
    <w:rsid w:val="00E66EBC"/>
    <w:rsid w:val="00E73B1C"/>
    <w:rsid w:val="00E73C2C"/>
    <w:rsid w:val="00E75B3E"/>
    <w:rsid w:val="00E77D42"/>
    <w:rsid w:val="00E80336"/>
    <w:rsid w:val="00E80D44"/>
    <w:rsid w:val="00E80D91"/>
    <w:rsid w:val="00E80DBD"/>
    <w:rsid w:val="00E810DA"/>
    <w:rsid w:val="00E81A6C"/>
    <w:rsid w:val="00E83224"/>
    <w:rsid w:val="00E83FE8"/>
    <w:rsid w:val="00E84919"/>
    <w:rsid w:val="00E87CF3"/>
    <w:rsid w:val="00E90130"/>
    <w:rsid w:val="00E902F0"/>
    <w:rsid w:val="00E90991"/>
    <w:rsid w:val="00E90FD4"/>
    <w:rsid w:val="00E92079"/>
    <w:rsid w:val="00E92A04"/>
    <w:rsid w:val="00E92A9A"/>
    <w:rsid w:val="00E94A51"/>
    <w:rsid w:val="00E9580B"/>
    <w:rsid w:val="00E95A5D"/>
    <w:rsid w:val="00E95C9E"/>
    <w:rsid w:val="00E975E9"/>
    <w:rsid w:val="00EA02EC"/>
    <w:rsid w:val="00EA0745"/>
    <w:rsid w:val="00EA110D"/>
    <w:rsid w:val="00EA2286"/>
    <w:rsid w:val="00EA3A2D"/>
    <w:rsid w:val="00EA63DD"/>
    <w:rsid w:val="00EA71DD"/>
    <w:rsid w:val="00EA74A8"/>
    <w:rsid w:val="00EB0E67"/>
    <w:rsid w:val="00EB2645"/>
    <w:rsid w:val="00EB27C8"/>
    <w:rsid w:val="00EB71AF"/>
    <w:rsid w:val="00EB7236"/>
    <w:rsid w:val="00EC015D"/>
    <w:rsid w:val="00EC0428"/>
    <w:rsid w:val="00EC219B"/>
    <w:rsid w:val="00EC3867"/>
    <w:rsid w:val="00EC38C1"/>
    <w:rsid w:val="00EC3D53"/>
    <w:rsid w:val="00EC48EA"/>
    <w:rsid w:val="00EC5456"/>
    <w:rsid w:val="00EC5CB9"/>
    <w:rsid w:val="00ED145F"/>
    <w:rsid w:val="00ED242B"/>
    <w:rsid w:val="00ED342E"/>
    <w:rsid w:val="00ED5297"/>
    <w:rsid w:val="00ED639F"/>
    <w:rsid w:val="00ED66A2"/>
    <w:rsid w:val="00ED6B29"/>
    <w:rsid w:val="00ED7202"/>
    <w:rsid w:val="00EE0CDB"/>
    <w:rsid w:val="00EE181E"/>
    <w:rsid w:val="00EE3368"/>
    <w:rsid w:val="00EE3445"/>
    <w:rsid w:val="00EE4EFF"/>
    <w:rsid w:val="00EE6BBA"/>
    <w:rsid w:val="00EE7A73"/>
    <w:rsid w:val="00EE7C5C"/>
    <w:rsid w:val="00EF2E90"/>
    <w:rsid w:val="00EF35BD"/>
    <w:rsid w:val="00EF3D1C"/>
    <w:rsid w:val="00EF3DB4"/>
    <w:rsid w:val="00EF50CC"/>
    <w:rsid w:val="00F0185A"/>
    <w:rsid w:val="00F03AF2"/>
    <w:rsid w:val="00F04CAD"/>
    <w:rsid w:val="00F06F0C"/>
    <w:rsid w:val="00F0726C"/>
    <w:rsid w:val="00F07270"/>
    <w:rsid w:val="00F104B0"/>
    <w:rsid w:val="00F10D0F"/>
    <w:rsid w:val="00F110C9"/>
    <w:rsid w:val="00F1605A"/>
    <w:rsid w:val="00F168EA"/>
    <w:rsid w:val="00F16B5E"/>
    <w:rsid w:val="00F17836"/>
    <w:rsid w:val="00F21AEF"/>
    <w:rsid w:val="00F21CB2"/>
    <w:rsid w:val="00F21EF6"/>
    <w:rsid w:val="00F2374D"/>
    <w:rsid w:val="00F24687"/>
    <w:rsid w:val="00F26832"/>
    <w:rsid w:val="00F2743A"/>
    <w:rsid w:val="00F3060E"/>
    <w:rsid w:val="00F3067E"/>
    <w:rsid w:val="00F311D4"/>
    <w:rsid w:val="00F35210"/>
    <w:rsid w:val="00F35715"/>
    <w:rsid w:val="00F357AD"/>
    <w:rsid w:val="00F37C68"/>
    <w:rsid w:val="00F4105A"/>
    <w:rsid w:val="00F41582"/>
    <w:rsid w:val="00F4165D"/>
    <w:rsid w:val="00F41896"/>
    <w:rsid w:val="00F4257B"/>
    <w:rsid w:val="00F44093"/>
    <w:rsid w:val="00F448C4"/>
    <w:rsid w:val="00F449EA"/>
    <w:rsid w:val="00F45B98"/>
    <w:rsid w:val="00F47A53"/>
    <w:rsid w:val="00F50B2A"/>
    <w:rsid w:val="00F51FD2"/>
    <w:rsid w:val="00F52326"/>
    <w:rsid w:val="00F524F5"/>
    <w:rsid w:val="00F52B8F"/>
    <w:rsid w:val="00F536F0"/>
    <w:rsid w:val="00F53CA2"/>
    <w:rsid w:val="00F54789"/>
    <w:rsid w:val="00F54BFD"/>
    <w:rsid w:val="00F5558F"/>
    <w:rsid w:val="00F56475"/>
    <w:rsid w:val="00F56814"/>
    <w:rsid w:val="00F57648"/>
    <w:rsid w:val="00F57F9D"/>
    <w:rsid w:val="00F60CD7"/>
    <w:rsid w:val="00F610D0"/>
    <w:rsid w:val="00F6168F"/>
    <w:rsid w:val="00F6279B"/>
    <w:rsid w:val="00F62B63"/>
    <w:rsid w:val="00F63960"/>
    <w:rsid w:val="00F64224"/>
    <w:rsid w:val="00F64BD7"/>
    <w:rsid w:val="00F64D64"/>
    <w:rsid w:val="00F6590B"/>
    <w:rsid w:val="00F662CB"/>
    <w:rsid w:val="00F66338"/>
    <w:rsid w:val="00F67647"/>
    <w:rsid w:val="00F676DF"/>
    <w:rsid w:val="00F70229"/>
    <w:rsid w:val="00F7084D"/>
    <w:rsid w:val="00F7114C"/>
    <w:rsid w:val="00F71561"/>
    <w:rsid w:val="00F736E9"/>
    <w:rsid w:val="00F73714"/>
    <w:rsid w:val="00F73AE8"/>
    <w:rsid w:val="00F76397"/>
    <w:rsid w:val="00F76CF3"/>
    <w:rsid w:val="00F7712F"/>
    <w:rsid w:val="00F772EE"/>
    <w:rsid w:val="00F773EB"/>
    <w:rsid w:val="00F775BF"/>
    <w:rsid w:val="00F80C32"/>
    <w:rsid w:val="00F81542"/>
    <w:rsid w:val="00F81DD1"/>
    <w:rsid w:val="00F82231"/>
    <w:rsid w:val="00F82593"/>
    <w:rsid w:val="00F82776"/>
    <w:rsid w:val="00F834F3"/>
    <w:rsid w:val="00F83969"/>
    <w:rsid w:val="00F83D6C"/>
    <w:rsid w:val="00F84944"/>
    <w:rsid w:val="00F85A12"/>
    <w:rsid w:val="00F86CDB"/>
    <w:rsid w:val="00F870FA"/>
    <w:rsid w:val="00F87FCC"/>
    <w:rsid w:val="00F90299"/>
    <w:rsid w:val="00F91FCA"/>
    <w:rsid w:val="00F933F6"/>
    <w:rsid w:val="00F94BD4"/>
    <w:rsid w:val="00F94D65"/>
    <w:rsid w:val="00F9700B"/>
    <w:rsid w:val="00F976A4"/>
    <w:rsid w:val="00F9777D"/>
    <w:rsid w:val="00F97C58"/>
    <w:rsid w:val="00F97EED"/>
    <w:rsid w:val="00FA0E35"/>
    <w:rsid w:val="00FA3DFF"/>
    <w:rsid w:val="00FA6D16"/>
    <w:rsid w:val="00FA746D"/>
    <w:rsid w:val="00FA7F2C"/>
    <w:rsid w:val="00FB0727"/>
    <w:rsid w:val="00FB153A"/>
    <w:rsid w:val="00FB304F"/>
    <w:rsid w:val="00FB3F24"/>
    <w:rsid w:val="00FB401D"/>
    <w:rsid w:val="00FB4EEE"/>
    <w:rsid w:val="00FB5211"/>
    <w:rsid w:val="00FC0271"/>
    <w:rsid w:val="00FC0D82"/>
    <w:rsid w:val="00FC299F"/>
    <w:rsid w:val="00FC3A57"/>
    <w:rsid w:val="00FC42D6"/>
    <w:rsid w:val="00FC46C5"/>
    <w:rsid w:val="00FC4AD1"/>
    <w:rsid w:val="00FC5183"/>
    <w:rsid w:val="00FC625E"/>
    <w:rsid w:val="00FC6BAA"/>
    <w:rsid w:val="00FC7B6E"/>
    <w:rsid w:val="00FD05CE"/>
    <w:rsid w:val="00FD08E6"/>
    <w:rsid w:val="00FD08FC"/>
    <w:rsid w:val="00FD1F83"/>
    <w:rsid w:val="00FD2B14"/>
    <w:rsid w:val="00FD4FC2"/>
    <w:rsid w:val="00FD5038"/>
    <w:rsid w:val="00FD670B"/>
    <w:rsid w:val="00FE0379"/>
    <w:rsid w:val="00FE0DEB"/>
    <w:rsid w:val="00FE102C"/>
    <w:rsid w:val="00FE316D"/>
    <w:rsid w:val="00FE3EBE"/>
    <w:rsid w:val="00FE65DE"/>
    <w:rsid w:val="00FE6EDB"/>
    <w:rsid w:val="00FE7D43"/>
    <w:rsid w:val="00FF25FE"/>
    <w:rsid w:val="00FF315E"/>
    <w:rsid w:val="00FF3E17"/>
    <w:rsid w:val="00FF436D"/>
    <w:rsid w:val="00FF578D"/>
    <w:rsid w:val="00FF6D79"/>
    <w:rsid w:val="00FF7714"/>
    <w:rsid w:val="00FF79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06433F43"/>
  <w15:chartTrackingRefBased/>
  <w15:docId w15:val="{A340223B-C839-4B39-89E8-40B5CE55B0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371">
    <w:lsdException w:name="heading 1" w:uiPriority="9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uiPriority="39"/>
    <w:lsdException w:name="caption" w:semiHidden="1" w:unhideWhenUsed="1" w:qFormat="1"/>
    <w:lsdException w:name="table of figures" w:uiPriority="99"/>
    <w:lsdException w:name="Hyperlink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6">
    <w:name w:val="Normal"/>
    <w:rsid w:val="00982985"/>
    <w:rPr>
      <w:sz w:val="24"/>
      <w:szCs w:val="24"/>
      <w:lang w:val="uk-UA"/>
    </w:rPr>
  </w:style>
  <w:style w:type="paragraph" w:styleId="1">
    <w:name w:val="heading 1"/>
    <w:basedOn w:val="a6"/>
    <w:link w:val="10"/>
    <w:uiPriority w:val="9"/>
    <w:rsid w:val="00982985"/>
    <w:pPr>
      <w:spacing w:before="100" w:beforeAutospacing="1" w:after="100" w:afterAutospacing="1"/>
      <w:outlineLvl w:val="0"/>
    </w:pPr>
    <w:rPr>
      <w:rFonts w:ascii="Arial" w:hAnsi="Arial" w:cs="Arial"/>
      <w:caps/>
      <w:color w:val="0068A2"/>
      <w:kern w:val="36"/>
      <w:sz w:val="20"/>
      <w:szCs w:val="20"/>
    </w:rPr>
  </w:style>
  <w:style w:type="paragraph" w:styleId="2">
    <w:name w:val="heading 2"/>
    <w:basedOn w:val="a6"/>
    <w:next w:val="a6"/>
    <w:link w:val="20"/>
    <w:semiHidden/>
    <w:unhideWhenUsed/>
    <w:qFormat/>
    <w:rsid w:val="0013798A"/>
    <w:pPr>
      <w:keepNext/>
      <w:spacing w:before="240" w:after="60"/>
      <w:outlineLvl w:val="1"/>
    </w:pPr>
    <w:rPr>
      <w:rFonts w:ascii="Calibri Light" w:hAnsi="Calibri Light"/>
      <w:b/>
      <w:bCs/>
      <w:i/>
      <w:iCs/>
      <w:sz w:val="28"/>
      <w:szCs w:val="28"/>
    </w:rPr>
  </w:style>
  <w:style w:type="paragraph" w:styleId="3">
    <w:name w:val="heading 3"/>
    <w:basedOn w:val="a6"/>
    <w:next w:val="a6"/>
    <w:link w:val="30"/>
    <w:semiHidden/>
    <w:unhideWhenUsed/>
    <w:qFormat/>
    <w:rsid w:val="00F7022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a7">
    <w:name w:val="Default Paragraph Font"/>
    <w:uiPriority w:val="1"/>
    <w:semiHidden/>
    <w:unhideWhenUsed/>
  </w:style>
  <w:style w:type="table" w:default="1" w:styleId="a8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9">
    <w:name w:val="No List"/>
    <w:uiPriority w:val="99"/>
    <w:semiHidden/>
    <w:unhideWhenUsed/>
  </w:style>
  <w:style w:type="character" w:customStyle="1" w:styleId="10">
    <w:name w:val="Заголовок 1 Знак"/>
    <w:link w:val="1"/>
    <w:uiPriority w:val="9"/>
    <w:locked/>
    <w:rsid w:val="00E52227"/>
    <w:rPr>
      <w:rFonts w:ascii="Arial" w:hAnsi="Arial" w:cs="Arial"/>
      <w:caps/>
      <w:color w:val="0068A2"/>
      <w:kern w:val="36"/>
      <w:lang w:val="uk-UA" w:eastAsia="ru-RU" w:bidi="ar-SA"/>
    </w:rPr>
  </w:style>
  <w:style w:type="character" w:customStyle="1" w:styleId="20">
    <w:name w:val="Заголовок 2 Знак"/>
    <w:link w:val="2"/>
    <w:semiHidden/>
    <w:rsid w:val="0013798A"/>
    <w:rPr>
      <w:rFonts w:ascii="Calibri Light" w:eastAsia="Times New Roman" w:hAnsi="Calibri Light" w:cs="Times New Roman"/>
      <w:b/>
      <w:bCs/>
      <w:i/>
      <w:iCs/>
      <w:sz w:val="28"/>
      <w:szCs w:val="28"/>
      <w:lang w:val="uk-UA"/>
    </w:rPr>
  </w:style>
  <w:style w:type="paragraph" w:customStyle="1" w:styleId="a2">
    <w:name w:val="Підпункт"/>
    <w:basedOn w:val="2"/>
    <w:next w:val="a6"/>
    <w:link w:val="aa"/>
    <w:qFormat/>
    <w:rsid w:val="005C2B20"/>
    <w:pPr>
      <w:keepLines/>
      <w:numPr>
        <w:ilvl w:val="2"/>
        <w:numId w:val="38"/>
      </w:numPr>
      <w:spacing w:before="0" w:after="0" w:line="360" w:lineRule="auto"/>
      <w:outlineLvl w:val="2"/>
    </w:pPr>
    <w:rPr>
      <w:rFonts w:ascii="Times New Roman" w:hAnsi="Times New Roman"/>
      <w:b w:val="0"/>
      <w:bCs w:val="0"/>
      <w:iCs w:val="0"/>
      <w:szCs w:val="26"/>
      <w:lang w:eastAsia="en-US"/>
    </w:rPr>
  </w:style>
  <w:style w:type="character" w:customStyle="1" w:styleId="aa">
    <w:name w:val="Підпункт Знак"/>
    <w:link w:val="a2"/>
    <w:rsid w:val="001A3C03"/>
    <w:rPr>
      <w:i/>
      <w:sz w:val="28"/>
      <w:szCs w:val="26"/>
      <w:lang w:val="uk-UA" w:eastAsia="en-US"/>
    </w:rPr>
  </w:style>
  <w:style w:type="paragraph" w:customStyle="1" w:styleId="a1">
    <w:name w:val="Підрозділ"/>
    <w:basedOn w:val="2"/>
    <w:next w:val="ab"/>
    <w:link w:val="ac"/>
    <w:qFormat/>
    <w:rsid w:val="005C2B20"/>
    <w:pPr>
      <w:keepLines/>
      <w:numPr>
        <w:ilvl w:val="1"/>
        <w:numId w:val="38"/>
      </w:numPr>
      <w:spacing w:before="0" w:after="240" w:line="360" w:lineRule="auto"/>
      <w:jc w:val="both"/>
    </w:pPr>
    <w:rPr>
      <w:rFonts w:ascii="Times New Roman" w:hAnsi="Times New Roman"/>
      <w:bCs w:val="0"/>
      <w:i w:val="0"/>
      <w:iCs w:val="0"/>
      <w:szCs w:val="26"/>
      <w:lang w:val="ru-RU" w:eastAsia="en-US"/>
    </w:rPr>
  </w:style>
  <w:style w:type="character" w:customStyle="1" w:styleId="ac">
    <w:name w:val="Підрозділ Знак"/>
    <w:link w:val="a1"/>
    <w:rsid w:val="00FF315E"/>
    <w:rPr>
      <w:b/>
      <w:sz w:val="28"/>
      <w:szCs w:val="26"/>
      <w:lang w:eastAsia="en-US"/>
    </w:rPr>
  </w:style>
  <w:style w:type="paragraph" w:customStyle="1" w:styleId="a0">
    <w:name w:val="Розділ"/>
    <w:basedOn w:val="1"/>
    <w:next w:val="a6"/>
    <w:link w:val="ad"/>
    <w:qFormat/>
    <w:rsid w:val="005C2B20"/>
    <w:pPr>
      <w:keepNext/>
      <w:keepLines/>
      <w:numPr>
        <w:numId w:val="38"/>
      </w:numPr>
      <w:spacing w:before="0" w:beforeAutospacing="0" w:after="0" w:afterAutospacing="0" w:line="360" w:lineRule="auto"/>
      <w:jc w:val="center"/>
    </w:pPr>
    <w:rPr>
      <w:rFonts w:ascii="Times New Roman" w:hAnsi="Times New Roman" w:cs="Times New Roman"/>
      <w:b/>
      <w:caps w:val="0"/>
      <w:color w:val="auto"/>
      <w:kern w:val="0"/>
      <w:sz w:val="28"/>
      <w:szCs w:val="32"/>
      <w:lang w:eastAsia="en-US"/>
    </w:rPr>
  </w:style>
  <w:style w:type="character" w:customStyle="1" w:styleId="ad">
    <w:name w:val="Розділ Знак"/>
    <w:link w:val="a0"/>
    <w:rsid w:val="00E16382"/>
    <w:rPr>
      <w:b/>
      <w:sz w:val="28"/>
      <w:szCs w:val="32"/>
      <w:lang w:val="uk-UA" w:eastAsia="en-US"/>
    </w:rPr>
  </w:style>
  <w:style w:type="paragraph" w:customStyle="1" w:styleId="ab">
    <w:name w:val="Текст КП"/>
    <w:basedOn w:val="a6"/>
    <w:link w:val="ae"/>
    <w:qFormat/>
    <w:rsid w:val="0013798A"/>
    <w:pPr>
      <w:spacing w:line="360" w:lineRule="auto"/>
      <w:ind w:firstLine="567"/>
      <w:jc w:val="both"/>
    </w:pPr>
    <w:rPr>
      <w:rFonts w:eastAsia="Calibri"/>
      <w:sz w:val="28"/>
      <w:szCs w:val="22"/>
      <w:lang w:eastAsia="en-US"/>
    </w:rPr>
  </w:style>
  <w:style w:type="character" w:customStyle="1" w:styleId="ae">
    <w:name w:val="Текст КП Знак"/>
    <w:link w:val="ab"/>
    <w:rsid w:val="0013798A"/>
    <w:rPr>
      <w:rFonts w:eastAsia="Calibri"/>
      <w:sz w:val="28"/>
      <w:szCs w:val="22"/>
      <w:lang w:val="uk-UA" w:eastAsia="en-US"/>
    </w:rPr>
  </w:style>
  <w:style w:type="paragraph" w:styleId="11">
    <w:name w:val="toc 1"/>
    <w:basedOn w:val="a6"/>
    <w:next w:val="a6"/>
    <w:autoRedefine/>
    <w:uiPriority w:val="39"/>
    <w:unhideWhenUsed/>
    <w:rsid w:val="0013798A"/>
    <w:pPr>
      <w:spacing w:line="360" w:lineRule="auto"/>
    </w:pPr>
    <w:rPr>
      <w:rFonts w:eastAsia="Calibri"/>
      <w:sz w:val="28"/>
      <w:szCs w:val="22"/>
      <w:lang w:val="ru-RU" w:eastAsia="en-US"/>
    </w:rPr>
  </w:style>
  <w:style w:type="paragraph" w:styleId="21">
    <w:name w:val="toc 2"/>
    <w:basedOn w:val="a6"/>
    <w:next w:val="a6"/>
    <w:autoRedefine/>
    <w:uiPriority w:val="39"/>
    <w:unhideWhenUsed/>
    <w:rsid w:val="0013798A"/>
    <w:pPr>
      <w:spacing w:line="360" w:lineRule="auto"/>
      <w:ind w:left="284"/>
    </w:pPr>
    <w:rPr>
      <w:rFonts w:eastAsia="Calibri"/>
      <w:sz w:val="28"/>
      <w:szCs w:val="22"/>
      <w:lang w:val="ru-RU" w:eastAsia="en-US"/>
    </w:rPr>
  </w:style>
  <w:style w:type="paragraph" w:styleId="31">
    <w:name w:val="toc 3"/>
    <w:basedOn w:val="a6"/>
    <w:next w:val="a6"/>
    <w:autoRedefine/>
    <w:uiPriority w:val="39"/>
    <w:unhideWhenUsed/>
    <w:rsid w:val="0013798A"/>
    <w:pPr>
      <w:spacing w:line="360" w:lineRule="auto"/>
      <w:ind w:left="567"/>
    </w:pPr>
    <w:rPr>
      <w:rFonts w:eastAsia="Calibri"/>
      <w:sz w:val="28"/>
      <w:szCs w:val="22"/>
      <w:lang w:val="ru-RU" w:eastAsia="en-US"/>
    </w:rPr>
  </w:style>
  <w:style w:type="paragraph" w:customStyle="1" w:styleId="a4">
    <w:name w:val="Номер таблиці"/>
    <w:basedOn w:val="ab"/>
    <w:next w:val="af"/>
    <w:link w:val="af0"/>
    <w:qFormat/>
    <w:rsid w:val="005C2B20"/>
    <w:pPr>
      <w:keepNext/>
      <w:numPr>
        <w:ilvl w:val="7"/>
        <w:numId w:val="38"/>
      </w:numPr>
      <w:jc w:val="right"/>
    </w:pPr>
    <w:rPr>
      <w:i/>
      <w:lang w:val="en-US"/>
    </w:rPr>
  </w:style>
  <w:style w:type="paragraph" w:styleId="z-">
    <w:name w:val="HTML Top of Form"/>
    <w:basedOn w:val="a6"/>
    <w:next w:val="a6"/>
    <w:link w:val="z-0"/>
    <w:hidden/>
    <w:rsid w:val="00982985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</w:rPr>
  </w:style>
  <w:style w:type="character" w:customStyle="1" w:styleId="z-0">
    <w:name w:val="z-Начало формы Знак"/>
    <w:link w:val="z-"/>
    <w:locked/>
    <w:rsid w:val="00D34EED"/>
    <w:rPr>
      <w:rFonts w:ascii="Arial" w:hAnsi="Arial" w:cs="Arial"/>
      <w:vanish/>
      <w:sz w:val="16"/>
      <w:szCs w:val="16"/>
      <w:lang w:val="uk-UA" w:eastAsia="ru-RU" w:bidi="ar-SA"/>
    </w:rPr>
  </w:style>
  <w:style w:type="paragraph" w:styleId="z-1">
    <w:name w:val="HTML Bottom of Form"/>
    <w:basedOn w:val="a6"/>
    <w:next w:val="a6"/>
    <w:link w:val="z-2"/>
    <w:hidden/>
    <w:rsid w:val="00982985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</w:rPr>
  </w:style>
  <w:style w:type="character" w:customStyle="1" w:styleId="z-2">
    <w:name w:val="z-Конец формы Знак"/>
    <w:link w:val="z-1"/>
    <w:locked/>
    <w:rsid w:val="00D34EED"/>
    <w:rPr>
      <w:rFonts w:ascii="Arial" w:hAnsi="Arial" w:cs="Arial"/>
      <w:vanish/>
      <w:sz w:val="16"/>
      <w:szCs w:val="16"/>
      <w:lang w:val="uk-UA" w:eastAsia="ru-RU" w:bidi="ar-SA"/>
    </w:rPr>
  </w:style>
  <w:style w:type="paragraph" w:styleId="af1">
    <w:name w:val="footer"/>
    <w:basedOn w:val="a6"/>
    <w:link w:val="af2"/>
    <w:rsid w:val="00957F53"/>
    <w:pPr>
      <w:tabs>
        <w:tab w:val="center" w:pos="4677"/>
        <w:tab w:val="right" w:pos="9355"/>
      </w:tabs>
    </w:pPr>
  </w:style>
  <w:style w:type="character" w:customStyle="1" w:styleId="af2">
    <w:name w:val="Нижний колонтитул Знак"/>
    <w:link w:val="af1"/>
    <w:rsid w:val="00957F53"/>
    <w:rPr>
      <w:sz w:val="24"/>
      <w:szCs w:val="24"/>
      <w:lang w:val="uk-UA"/>
    </w:rPr>
  </w:style>
  <w:style w:type="paragraph" w:styleId="af3">
    <w:name w:val="header"/>
    <w:basedOn w:val="a6"/>
    <w:link w:val="af4"/>
    <w:rsid w:val="00957F53"/>
    <w:pPr>
      <w:tabs>
        <w:tab w:val="center" w:pos="4677"/>
        <w:tab w:val="right" w:pos="9355"/>
      </w:tabs>
    </w:pPr>
  </w:style>
  <w:style w:type="character" w:customStyle="1" w:styleId="af4">
    <w:name w:val="Верхний колонтитул Знак"/>
    <w:link w:val="af3"/>
    <w:rsid w:val="00957F53"/>
    <w:rPr>
      <w:sz w:val="24"/>
      <w:szCs w:val="24"/>
      <w:lang w:val="uk-UA"/>
    </w:rPr>
  </w:style>
  <w:style w:type="table" w:styleId="af5">
    <w:name w:val="Table Grid"/>
    <w:basedOn w:val="a8"/>
    <w:uiPriority w:val="39"/>
    <w:rsid w:val="0032278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6">
    <w:name w:val="Balloon Text"/>
    <w:basedOn w:val="a6"/>
    <w:link w:val="af7"/>
    <w:rsid w:val="00322789"/>
    <w:rPr>
      <w:rFonts w:ascii="Segoe UI" w:hAnsi="Segoe UI" w:cs="Segoe UI"/>
      <w:sz w:val="18"/>
      <w:szCs w:val="18"/>
    </w:rPr>
  </w:style>
  <w:style w:type="character" w:customStyle="1" w:styleId="af7">
    <w:name w:val="Текст выноски Знак"/>
    <w:link w:val="af6"/>
    <w:rsid w:val="00322789"/>
    <w:rPr>
      <w:rFonts w:ascii="Segoe UI" w:hAnsi="Segoe UI" w:cs="Segoe UI"/>
      <w:sz w:val="18"/>
      <w:szCs w:val="18"/>
      <w:lang w:val="uk-UA"/>
    </w:rPr>
  </w:style>
  <w:style w:type="paragraph" w:styleId="af8">
    <w:name w:val="Subtitle"/>
    <w:basedOn w:val="a6"/>
    <w:next w:val="a6"/>
    <w:link w:val="af9"/>
    <w:rsid w:val="00281069"/>
    <w:pPr>
      <w:spacing w:after="60"/>
      <w:jc w:val="center"/>
      <w:outlineLvl w:val="1"/>
    </w:pPr>
    <w:rPr>
      <w:rFonts w:ascii="Calibri Light" w:hAnsi="Calibri Light"/>
    </w:rPr>
  </w:style>
  <w:style w:type="character" w:customStyle="1" w:styleId="af9">
    <w:name w:val="Подзаголовок Знак"/>
    <w:link w:val="af8"/>
    <w:rsid w:val="00281069"/>
    <w:rPr>
      <w:rFonts w:ascii="Calibri Light" w:eastAsia="Times New Roman" w:hAnsi="Calibri Light" w:cs="Times New Roman"/>
      <w:sz w:val="24"/>
      <w:szCs w:val="24"/>
      <w:lang w:val="uk-UA"/>
    </w:rPr>
  </w:style>
  <w:style w:type="paragraph" w:styleId="afa">
    <w:name w:val="Title"/>
    <w:basedOn w:val="a6"/>
    <w:link w:val="afb"/>
    <w:rsid w:val="000F291D"/>
    <w:pPr>
      <w:jc w:val="center"/>
    </w:pPr>
    <w:rPr>
      <w:sz w:val="28"/>
      <w:szCs w:val="20"/>
      <w:lang w:val="ru-RU"/>
    </w:rPr>
  </w:style>
  <w:style w:type="character" w:customStyle="1" w:styleId="afb">
    <w:name w:val="Заголовок Знак"/>
    <w:basedOn w:val="a7"/>
    <w:link w:val="afa"/>
    <w:rsid w:val="000F291D"/>
    <w:rPr>
      <w:sz w:val="28"/>
    </w:rPr>
  </w:style>
  <w:style w:type="paragraph" w:styleId="afc">
    <w:name w:val="List Paragraph"/>
    <w:basedOn w:val="a6"/>
    <w:uiPriority w:val="34"/>
    <w:rsid w:val="000F291D"/>
    <w:pPr>
      <w:spacing w:after="200" w:line="276" w:lineRule="auto"/>
      <w:ind w:left="720"/>
    </w:pPr>
    <w:rPr>
      <w:rFonts w:ascii="Calibri" w:eastAsia="Calibri" w:hAnsi="Calibri" w:cs="Calibri"/>
      <w:sz w:val="22"/>
      <w:szCs w:val="22"/>
      <w:lang w:val="ru-RU" w:eastAsia="en-US"/>
    </w:rPr>
  </w:style>
  <w:style w:type="paragraph" w:styleId="afd">
    <w:name w:val="Bibliography"/>
    <w:basedOn w:val="a6"/>
    <w:next w:val="a6"/>
    <w:uiPriority w:val="37"/>
    <w:unhideWhenUsed/>
    <w:rsid w:val="001235C3"/>
    <w:pPr>
      <w:tabs>
        <w:tab w:val="left" w:pos="384"/>
      </w:tabs>
      <w:spacing w:line="360" w:lineRule="auto"/>
      <w:ind w:left="386" w:hanging="386"/>
      <w:jc w:val="both"/>
    </w:pPr>
    <w:rPr>
      <w:sz w:val="28"/>
    </w:rPr>
  </w:style>
  <w:style w:type="paragraph" w:customStyle="1" w:styleId="afe">
    <w:name w:val="Знак"/>
    <w:basedOn w:val="a6"/>
    <w:rsid w:val="002065E2"/>
    <w:rPr>
      <w:rFonts w:ascii="Verdana" w:hAnsi="Verdana" w:cs="Verdana"/>
      <w:sz w:val="20"/>
      <w:szCs w:val="20"/>
      <w:lang w:val="en-US" w:eastAsia="en-US"/>
    </w:rPr>
  </w:style>
  <w:style w:type="character" w:customStyle="1" w:styleId="FontStyle25">
    <w:name w:val="Font Style25"/>
    <w:uiPriority w:val="99"/>
    <w:rsid w:val="00A16E6F"/>
    <w:rPr>
      <w:rFonts w:ascii="Palatino Linotype" w:hAnsi="Palatino Linotype" w:cs="Palatino Linotype"/>
      <w:b/>
      <w:bCs/>
      <w:i/>
      <w:iCs/>
      <w:sz w:val="18"/>
      <w:szCs w:val="18"/>
    </w:rPr>
  </w:style>
  <w:style w:type="paragraph" w:customStyle="1" w:styleId="12">
    <w:name w:val="Без интервала1"/>
    <w:uiPriority w:val="1"/>
    <w:rsid w:val="00D95C1A"/>
    <w:pPr>
      <w:spacing w:after="200"/>
      <w:jc w:val="center"/>
    </w:pPr>
    <w:rPr>
      <w:rFonts w:eastAsia="Calibri"/>
      <w:sz w:val="22"/>
      <w:szCs w:val="22"/>
      <w:lang w:val="uk-UA" w:eastAsia="en-US"/>
    </w:rPr>
  </w:style>
  <w:style w:type="character" w:styleId="aff">
    <w:name w:val="Placeholder Text"/>
    <w:basedOn w:val="a7"/>
    <w:uiPriority w:val="99"/>
    <w:semiHidden/>
    <w:rsid w:val="005F0F0B"/>
    <w:rPr>
      <w:color w:val="808080"/>
    </w:rPr>
  </w:style>
  <w:style w:type="paragraph" w:styleId="aff0">
    <w:name w:val="TOC Heading"/>
    <w:basedOn w:val="1"/>
    <w:next w:val="a6"/>
    <w:uiPriority w:val="39"/>
    <w:unhideWhenUsed/>
    <w:rsid w:val="0083081C"/>
    <w:pPr>
      <w:keepNext/>
      <w:keepLines/>
      <w:spacing w:before="240" w:beforeAutospacing="0" w:after="0" w:afterAutospacing="0" w:line="259" w:lineRule="auto"/>
      <w:outlineLvl w:val="9"/>
    </w:pPr>
    <w:rPr>
      <w:rFonts w:asciiTheme="majorHAnsi" w:eastAsiaTheme="majorEastAsia" w:hAnsiTheme="majorHAnsi" w:cstheme="majorBidi"/>
      <w:caps w:val="0"/>
      <w:color w:val="2E74B5" w:themeColor="accent1" w:themeShade="BF"/>
      <w:kern w:val="0"/>
      <w:sz w:val="32"/>
      <w:szCs w:val="32"/>
      <w:lang w:val="ru-RU"/>
    </w:rPr>
  </w:style>
  <w:style w:type="numbering" w:customStyle="1" w:styleId="a">
    <w:name w:val="Для структури"/>
    <w:uiPriority w:val="99"/>
    <w:rsid w:val="00B37A46"/>
    <w:pPr>
      <w:numPr>
        <w:numId w:val="24"/>
      </w:numPr>
    </w:pPr>
  </w:style>
  <w:style w:type="paragraph" w:customStyle="1" w:styleId="a5">
    <w:name w:val="Підпис рисунку"/>
    <w:basedOn w:val="ab"/>
    <w:next w:val="ab"/>
    <w:qFormat/>
    <w:rsid w:val="00C06160"/>
    <w:pPr>
      <w:keepLines/>
      <w:numPr>
        <w:ilvl w:val="8"/>
        <w:numId w:val="38"/>
      </w:numPr>
      <w:spacing w:after="240"/>
      <w:jc w:val="left"/>
    </w:pPr>
  </w:style>
  <w:style w:type="paragraph" w:customStyle="1" w:styleId="aff1">
    <w:name w:val="Для рисунку"/>
    <w:basedOn w:val="ab"/>
    <w:next w:val="a5"/>
    <w:qFormat/>
    <w:rsid w:val="0036199D"/>
    <w:pPr>
      <w:keepNext/>
      <w:ind w:firstLine="0"/>
      <w:jc w:val="center"/>
    </w:pPr>
  </w:style>
  <w:style w:type="paragraph" w:customStyle="1" w:styleId="af">
    <w:name w:val="Назва таблиці"/>
    <w:basedOn w:val="ab"/>
    <w:next w:val="ab"/>
    <w:qFormat/>
    <w:rsid w:val="00A961E8"/>
    <w:pPr>
      <w:keepNext/>
      <w:keepLines/>
      <w:ind w:firstLine="0"/>
      <w:jc w:val="center"/>
    </w:pPr>
    <w:rPr>
      <w:b/>
    </w:rPr>
  </w:style>
  <w:style w:type="character" w:customStyle="1" w:styleId="af0">
    <w:name w:val="Номер таблиці Знак"/>
    <w:basedOn w:val="ae"/>
    <w:link w:val="a4"/>
    <w:rsid w:val="00240185"/>
    <w:rPr>
      <w:rFonts w:eastAsia="Calibri"/>
      <w:i/>
      <w:sz w:val="28"/>
      <w:szCs w:val="22"/>
      <w:lang w:val="en-US" w:eastAsia="en-US"/>
    </w:rPr>
  </w:style>
  <w:style w:type="paragraph" w:customStyle="1" w:styleId="a3">
    <w:name w:val="Номер формули"/>
    <w:basedOn w:val="ab"/>
    <w:next w:val="ab"/>
    <w:qFormat/>
    <w:rsid w:val="00D324C9"/>
    <w:pPr>
      <w:numPr>
        <w:ilvl w:val="6"/>
        <w:numId w:val="38"/>
      </w:numPr>
      <w:jc w:val="right"/>
    </w:pPr>
    <w:rPr>
      <w:rFonts w:ascii="Times New Roman CYR" w:hAnsi="Times New Roman CYR" w:cs="Times New Roman CYR"/>
    </w:rPr>
  </w:style>
  <w:style w:type="character" w:customStyle="1" w:styleId="30">
    <w:name w:val="Заголовок 3 Знак"/>
    <w:basedOn w:val="a7"/>
    <w:link w:val="3"/>
    <w:semiHidden/>
    <w:rsid w:val="00F70229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uk-UA"/>
    </w:rPr>
  </w:style>
  <w:style w:type="paragraph" w:styleId="aff2">
    <w:name w:val="table of figures"/>
    <w:basedOn w:val="a6"/>
    <w:next w:val="a6"/>
    <w:uiPriority w:val="99"/>
    <w:rsid w:val="000E45E1"/>
  </w:style>
  <w:style w:type="paragraph" w:styleId="9">
    <w:name w:val="toc 9"/>
    <w:aliases w:val="Зміст"/>
    <w:basedOn w:val="ab"/>
    <w:next w:val="ab"/>
    <w:rsid w:val="00F311D4"/>
    <w:pPr>
      <w:ind w:firstLine="0"/>
    </w:pPr>
  </w:style>
  <w:style w:type="paragraph" w:styleId="aff3">
    <w:name w:val="No Spacing"/>
    <w:link w:val="aff4"/>
    <w:uiPriority w:val="1"/>
    <w:rsid w:val="00BC7E17"/>
    <w:rPr>
      <w:rFonts w:asciiTheme="minorHAnsi" w:eastAsiaTheme="minorEastAsia" w:hAnsiTheme="minorHAnsi" w:cstheme="minorBidi"/>
      <w:sz w:val="22"/>
      <w:szCs w:val="22"/>
    </w:rPr>
  </w:style>
  <w:style w:type="character" w:customStyle="1" w:styleId="aff4">
    <w:name w:val="Без интервала Знак"/>
    <w:basedOn w:val="a7"/>
    <w:link w:val="aff3"/>
    <w:uiPriority w:val="1"/>
    <w:rsid w:val="00BC7E17"/>
    <w:rPr>
      <w:rFonts w:asciiTheme="minorHAnsi" w:eastAsiaTheme="minorEastAsia" w:hAnsiTheme="minorHAnsi" w:cstheme="minorBidi"/>
      <w:sz w:val="22"/>
      <w:szCs w:val="22"/>
    </w:rPr>
  </w:style>
  <w:style w:type="paragraph" w:customStyle="1" w:styleId="aff5">
    <w:name w:val="Чертежный"/>
    <w:rsid w:val="00735ABD"/>
    <w:pPr>
      <w:jc w:val="both"/>
    </w:pPr>
    <w:rPr>
      <w:rFonts w:ascii="ISOCPEUR" w:hAnsi="ISOCPEUR"/>
      <w:i/>
      <w:sz w:val="28"/>
      <w:lang w:val="uk-U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714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9530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6522705">
              <w:marLeft w:val="0"/>
              <w:marRight w:val="0"/>
              <w:marTop w:val="0"/>
              <w:marBottom w:val="0"/>
              <w:divBdr>
                <w:top w:val="single" w:sz="8" w:space="0" w:color="6E94A9"/>
                <w:left w:val="single" w:sz="8" w:space="0" w:color="6E94A9"/>
                <w:bottom w:val="single" w:sz="8" w:space="0" w:color="6E94A9"/>
                <w:right w:val="single" w:sz="8" w:space="0" w:color="6E94A9"/>
              </w:divBdr>
              <w:divsChild>
                <w:div w:id="15283265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70050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0672955">
                          <w:marLeft w:val="0"/>
                          <w:marRight w:val="-10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70392988">
                              <w:marLeft w:val="200"/>
                              <w:marRight w:val="200"/>
                              <w:marTop w:val="400"/>
                              <w:marBottom w:val="40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69217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951551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4918069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2770471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8183052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0156388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711008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991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96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7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5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9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415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53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33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49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2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599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18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584024">
          <w:marLeft w:val="200"/>
          <w:marRight w:val="20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5584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8563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532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25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46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73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581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116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12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843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983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98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191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386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751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30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44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8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787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2923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69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21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770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36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44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6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26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90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97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6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8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80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4949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071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0647604">
                  <w:marLeft w:val="0"/>
                  <w:marRight w:val="-100"/>
                  <w:marTop w:val="0"/>
                  <w:marBottom w:val="2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20452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886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79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6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01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77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751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40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249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3048">
              <w:marLeft w:val="0"/>
              <w:marRight w:val="0"/>
              <w:marTop w:val="0"/>
              <w:marBottom w:val="240"/>
              <w:divBdr>
                <w:top w:val="single" w:sz="6" w:space="3" w:color="9E0101"/>
                <w:left w:val="single" w:sz="6" w:space="3" w:color="9E0101"/>
                <w:bottom w:val="single" w:sz="6" w:space="3" w:color="9E0101"/>
                <w:right w:val="single" w:sz="6" w:space="3" w:color="9E0101"/>
              </w:divBdr>
              <w:divsChild>
                <w:div w:id="1192496008">
                  <w:marLeft w:val="0"/>
                  <w:marRight w:val="0"/>
                  <w:marTop w:val="255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5791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56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83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42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071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77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9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78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24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47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285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47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0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7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17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6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43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008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456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699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47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67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442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022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707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748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8796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90756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40276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90620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427148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8" w:space="0" w:color="F5F5F5"/>
                                    <w:left w:val="single" w:sz="8" w:space="0" w:color="F5F5F5"/>
                                    <w:bottom w:val="single" w:sz="8" w:space="0" w:color="F5F5F5"/>
                                    <w:right w:val="single" w:sz="8" w:space="0" w:color="F5F5F5"/>
                                  </w:divBdr>
                                  <w:divsChild>
                                    <w:div w:id="7970672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5443580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6132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78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85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4638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683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20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4323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71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66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3283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220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12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18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924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17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94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931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81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072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1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376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3644113">
              <w:marLeft w:val="0"/>
              <w:marRight w:val="0"/>
              <w:marTop w:val="0"/>
              <w:marBottom w:val="0"/>
              <w:divBdr>
                <w:top w:val="single" w:sz="8" w:space="0" w:color="6E94A9"/>
                <w:left w:val="single" w:sz="8" w:space="0" w:color="6E94A9"/>
                <w:bottom w:val="single" w:sz="8" w:space="0" w:color="6E94A9"/>
                <w:right w:val="single" w:sz="8" w:space="0" w:color="6E94A9"/>
              </w:divBdr>
              <w:divsChild>
                <w:div w:id="16743366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02135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3805851">
                          <w:marLeft w:val="0"/>
                          <w:marRight w:val="-10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70279215">
                              <w:marLeft w:val="200"/>
                              <w:marRight w:val="200"/>
                              <w:marTop w:val="400"/>
                              <w:marBottom w:val="40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985458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864499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5364581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3347347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1063509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3773172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079252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1938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01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1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016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02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5604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2421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87582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3108461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83656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460303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8" w:space="0" w:color="F5F5F5"/>
                                        <w:left w:val="single" w:sz="8" w:space="0" w:color="F5F5F5"/>
                                        <w:bottom w:val="single" w:sz="8" w:space="0" w:color="F5F5F5"/>
                                        <w:right w:val="single" w:sz="8" w:space="0" w:color="F5F5F5"/>
                                      </w:divBdr>
                                      <w:divsChild>
                                        <w:div w:id="11457816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7172288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7516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352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85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851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657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73030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21415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55772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15294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309057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8" w:space="0" w:color="F5F5F5"/>
                                        <w:left w:val="single" w:sz="8" w:space="0" w:color="F5F5F5"/>
                                        <w:bottom w:val="single" w:sz="8" w:space="0" w:color="F5F5F5"/>
                                        <w:right w:val="single" w:sz="8" w:space="0" w:color="F5F5F5"/>
                                      </w:divBdr>
                                      <w:divsChild>
                                        <w:div w:id="69789721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6164364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Name.XSL" StyleName="ГОСТ — сортировка по именам" Version="2003"/>
</file>

<file path=customXml/itemProps1.xml><?xml version="1.0" encoding="utf-8"?>
<ds:datastoreItem xmlns:ds="http://schemas.openxmlformats.org/officeDocument/2006/customXml" ds:itemID="{C505CACB-E687-4EB3-B103-537F51C55C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058</TotalTime>
  <Pages>9</Pages>
  <Words>940</Words>
  <Characters>5358</Characters>
  <Application>Microsoft Office Word</Application>
  <DocSecurity>0</DocSecurity>
  <Lines>44</Lines>
  <Paragraphs>1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Диплом бакалавра</vt:lpstr>
    </vt:vector>
  </TitlesOfParts>
  <Manager>Голембіовський Антон Олегович</Manager>
  <Company/>
  <LinksUpToDate>false</LinksUpToDate>
  <CharactersWithSpaces>6286</CharactersWithSpaces>
  <SharedDoc>false</SharedDoc>
  <HLinks>
    <vt:vector size="216" baseType="variant">
      <vt:variant>
        <vt:i4>524288</vt:i4>
      </vt:variant>
      <vt:variant>
        <vt:i4>108</vt:i4>
      </vt:variant>
      <vt:variant>
        <vt:i4>0</vt:i4>
      </vt:variant>
      <vt:variant>
        <vt:i4>5</vt:i4>
      </vt:variant>
      <vt:variant>
        <vt:lpwstr>http://ua-referat.com/%D0%A4%D1%83%D0%BD%D0%BA%D1%86%D1%96%D1%97</vt:lpwstr>
      </vt:variant>
      <vt:variant>
        <vt:lpwstr/>
      </vt:variant>
      <vt:variant>
        <vt:i4>8192116</vt:i4>
      </vt:variant>
      <vt:variant>
        <vt:i4>105</vt:i4>
      </vt:variant>
      <vt:variant>
        <vt:i4>0</vt:i4>
      </vt:variant>
      <vt:variant>
        <vt:i4>5</vt:i4>
      </vt:variant>
      <vt:variant>
        <vt:lpwstr>http://ua-referat.com/%D0%9F%D1%80%D0%BE%D1%86%D0%B5%D1%81</vt:lpwstr>
      </vt:variant>
      <vt:variant>
        <vt:lpwstr/>
      </vt:variant>
      <vt:variant>
        <vt:i4>7864343</vt:i4>
      </vt:variant>
      <vt:variant>
        <vt:i4>102</vt:i4>
      </vt:variant>
      <vt:variant>
        <vt:i4>0</vt:i4>
      </vt:variant>
      <vt:variant>
        <vt:i4>5</vt:i4>
      </vt:variant>
      <vt:variant>
        <vt:lpwstr>http://ua-referat.com/%D0%9C%D0%BE%D1%80%D1%81%D1%8C%D0%BA%D1%96_%D0%B2%D0%BE%D0%B4%D0%BE%D1%80%D0%BE%D1%81%D1%82%D1%96</vt:lpwstr>
      </vt:variant>
      <vt:variant>
        <vt:lpwstr/>
      </vt:variant>
      <vt:variant>
        <vt:i4>6160384</vt:i4>
      </vt:variant>
      <vt:variant>
        <vt:i4>99</vt:i4>
      </vt:variant>
      <vt:variant>
        <vt:i4>0</vt:i4>
      </vt:variant>
      <vt:variant>
        <vt:i4>5</vt:i4>
      </vt:variant>
      <vt:variant>
        <vt:lpwstr>http://ua-referat.com/%D0%A2%D0%BA%D0%B0%D0%BD%D0%B8%D0%BD%D0%B8</vt:lpwstr>
      </vt:variant>
      <vt:variant>
        <vt:lpwstr/>
      </vt:variant>
      <vt:variant>
        <vt:i4>393218</vt:i4>
      </vt:variant>
      <vt:variant>
        <vt:i4>96</vt:i4>
      </vt:variant>
      <vt:variant>
        <vt:i4>0</vt:i4>
      </vt:variant>
      <vt:variant>
        <vt:i4>5</vt:i4>
      </vt:variant>
      <vt:variant>
        <vt:lpwstr>http://ua-referat.com/%D0%9C%D1%96%D0%BA%D1%80%D0%BE%D0%B5%D0%BB%D0%B5%D0%BC%D0%B5%D0%BD%D1%82%D0%B8</vt:lpwstr>
      </vt:variant>
      <vt:variant>
        <vt:lpwstr/>
      </vt:variant>
      <vt:variant>
        <vt:i4>8192116</vt:i4>
      </vt:variant>
      <vt:variant>
        <vt:i4>93</vt:i4>
      </vt:variant>
      <vt:variant>
        <vt:i4>0</vt:i4>
      </vt:variant>
      <vt:variant>
        <vt:i4>5</vt:i4>
      </vt:variant>
      <vt:variant>
        <vt:lpwstr>http://ua-referat.com/%D0%9E%D0%BA%D1%81%D0%B8%D0%B4%D0%B8</vt:lpwstr>
      </vt:variant>
      <vt:variant>
        <vt:lpwstr/>
      </vt:variant>
      <vt:variant>
        <vt:i4>7929900</vt:i4>
      </vt:variant>
      <vt:variant>
        <vt:i4>90</vt:i4>
      </vt:variant>
      <vt:variant>
        <vt:i4>0</vt:i4>
      </vt:variant>
      <vt:variant>
        <vt:i4>5</vt:i4>
      </vt:variant>
      <vt:variant>
        <vt:lpwstr>http://uk.wikipedia.org/wiki/%D0%90%D1%80%D1%81%D0%B5%D0%BD%D0%BE%D0%BF%D1%96%D1%80%D0%B8%D1%82</vt:lpwstr>
      </vt:variant>
      <vt:variant>
        <vt:lpwstr/>
      </vt:variant>
      <vt:variant>
        <vt:i4>7995433</vt:i4>
      </vt:variant>
      <vt:variant>
        <vt:i4>87</vt:i4>
      </vt:variant>
      <vt:variant>
        <vt:i4>0</vt:i4>
      </vt:variant>
      <vt:variant>
        <vt:i4>5</vt:i4>
      </vt:variant>
      <vt:variant>
        <vt:lpwstr>http://uk.wikipedia.org/wiki/%D0%A5%D0%B0%D0%BB%D1%8C%D0%BA%D0%BE%D0%BF%D1%96%D1%80%D0%B8%D1%82</vt:lpwstr>
      </vt:variant>
      <vt:variant>
        <vt:lpwstr/>
      </vt:variant>
      <vt:variant>
        <vt:i4>5505039</vt:i4>
      </vt:variant>
      <vt:variant>
        <vt:i4>84</vt:i4>
      </vt:variant>
      <vt:variant>
        <vt:i4>0</vt:i4>
      </vt:variant>
      <vt:variant>
        <vt:i4>5</vt:i4>
      </vt:variant>
      <vt:variant>
        <vt:lpwstr>http://uk.wikipedia.org/wiki/%D0%9F%D0%B5%D0%BD%D1%82%D0%BB%D0%B0%D0%BD%D0%B4%D0%B8%D1%82</vt:lpwstr>
      </vt:variant>
      <vt:variant>
        <vt:lpwstr/>
      </vt:variant>
      <vt:variant>
        <vt:i4>7929982</vt:i4>
      </vt:variant>
      <vt:variant>
        <vt:i4>81</vt:i4>
      </vt:variant>
      <vt:variant>
        <vt:i4>0</vt:i4>
      </vt:variant>
      <vt:variant>
        <vt:i4>5</vt:i4>
      </vt:variant>
      <vt:variant>
        <vt:lpwstr>http://uk.wikipedia.org/wiki/%D0%9F%D1%96%D1%80%D0%BE%D1%82%D0%B8%D0%BD</vt:lpwstr>
      </vt:variant>
      <vt:variant>
        <vt:lpwstr/>
      </vt:variant>
      <vt:variant>
        <vt:i4>7929897</vt:i4>
      </vt:variant>
      <vt:variant>
        <vt:i4>78</vt:i4>
      </vt:variant>
      <vt:variant>
        <vt:i4>0</vt:i4>
      </vt:variant>
      <vt:variant>
        <vt:i4>5</vt:i4>
      </vt:variant>
      <vt:variant>
        <vt:lpwstr>http://uk.wikipedia.org/wiki/%D0%9F%D1%96%D1%80%D0%B8%D1%82</vt:lpwstr>
      </vt:variant>
      <vt:variant>
        <vt:lpwstr/>
      </vt:variant>
      <vt:variant>
        <vt:i4>5701642</vt:i4>
      </vt:variant>
      <vt:variant>
        <vt:i4>75</vt:i4>
      </vt:variant>
      <vt:variant>
        <vt:i4>0</vt:i4>
      </vt:variant>
      <vt:variant>
        <vt:i4>5</vt:i4>
      </vt:variant>
      <vt:variant>
        <vt:lpwstr>http://uk.wikipedia.org/wiki/%D0%A1%D0%B0%D1%84%D0%BB%D0%BE%D1%80%D0%B8%D1%82</vt:lpwstr>
      </vt:variant>
      <vt:variant>
        <vt:lpwstr/>
      </vt:variant>
      <vt:variant>
        <vt:i4>7864447</vt:i4>
      </vt:variant>
      <vt:variant>
        <vt:i4>72</vt:i4>
      </vt:variant>
      <vt:variant>
        <vt:i4>0</vt:i4>
      </vt:variant>
      <vt:variant>
        <vt:i4>5</vt:i4>
      </vt:variant>
      <vt:variant>
        <vt:lpwstr>http://uk.wikipedia.org/wiki/%D0%9A%D0%BE%D0%B1%D0%B0%D0%BB%D1%8C%D1%82%D0%B8%D1%82</vt:lpwstr>
      </vt:variant>
      <vt:variant>
        <vt:lpwstr/>
      </vt:variant>
      <vt:variant>
        <vt:i4>983042</vt:i4>
      </vt:variant>
      <vt:variant>
        <vt:i4>69</vt:i4>
      </vt:variant>
      <vt:variant>
        <vt:i4>0</vt:i4>
      </vt:variant>
      <vt:variant>
        <vt:i4>5</vt:i4>
      </vt:variant>
      <vt:variant>
        <vt:lpwstr>http://uk.wikipedia.org/wiki/%D0%9B%D1%96%D0%BD%D0%B5%D1%97%D1%82</vt:lpwstr>
      </vt:variant>
      <vt:variant>
        <vt:lpwstr/>
      </vt:variant>
      <vt:variant>
        <vt:i4>3866656</vt:i4>
      </vt:variant>
      <vt:variant>
        <vt:i4>66</vt:i4>
      </vt:variant>
      <vt:variant>
        <vt:i4>0</vt:i4>
      </vt:variant>
      <vt:variant>
        <vt:i4>5</vt:i4>
      </vt:variant>
      <vt:variant>
        <vt:lpwstr>http://uk.wikipedia.org/w/index.php?title=%D0%9A%D0%B0%D1%80%D0%BE%D0%BB%D1%96%D1%82&amp;action=edit&amp;redlink=1</vt:lpwstr>
      </vt:variant>
      <vt:variant>
        <vt:lpwstr/>
      </vt:variant>
      <vt:variant>
        <vt:i4>2228341</vt:i4>
      </vt:variant>
      <vt:variant>
        <vt:i4>63</vt:i4>
      </vt:variant>
      <vt:variant>
        <vt:i4>0</vt:i4>
      </vt:variant>
      <vt:variant>
        <vt:i4>5</vt:i4>
      </vt:variant>
      <vt:variant>
        <vt:lpwstr>http://uk.wikipedia.org/wiki/%D0%9C%D1%96%D0%BD%D0%B5%D1%80%D0%B0%D0%BB</vt:lpwstr>
      </vt:variant>
      <vt:variant>
        <vt:lpwstr/>
      </vt:variant>
      <vt:variant>
        <vt:i4>7864357</vt:i4>
      </vt:variant>
      <vt:variant>
        <vt:i4>60</vt:i4>
      </vt:variant>
      <vt:variant>
        <vt:i4>0</vt:i4>
      </vt:variant>
      <vt:variant>
        <vt:i4>5</vt:i4>
      </vt:variant>
      <vt:variant>
        <vt:lpwstr>http://uk.wikipedia.org/wiki/%D0%9C%D0%B5%D1%82%D0%B0%D0%BB</vt:lpwstr>
      </vt:variant>
      <vt:variant>
        <vt:lpwstr/>
      </vt:variant>
      <vt:variant>
        <vt:i4>7405639</vt:i4>
      </vt:variant>
      <vt:variant>
        <vt:i4>57</vt:i4>
      </vt:variant>
      <vt:variant>
        <vt:i4>0</vt:i4>
      </vt:variant>
      <vt:variant>
        <vt:i4>5</vt:i4>
      </vt:variant>
      <vt:variant>
        <vt:lpwstr>http://uk.wikipedia.org/wiki/%D0%86%D0%BD%D1%82%D0%B5%D1%80%D0%BC%D0%B5%D1%82%D0%B0%D0%BB%D1%96%D1%87%D0%BD%D1%96_%D1%81%D0%BF%D0%BE%D0%BB%D1%83%D0%BA%D0%B8</vt:lpwstr>
      </vt:variant>
      <vt:variant>
        <vt:lpwstr/>
      </vt:variant>
      <vt:variant>
        <vt:i4>8192048</vt:i4>
      </vt:variant>
      <vt:variant>
        <vt:i4>54</vt:i4>
      </vt:variant>
      <vt:variant>
        <vt:i4>0</vt:i4>
      </vt:variant>
      <vt:variant>
        <vt:i4>5</vt:i4>
      </vt:variant>
      <vt:variant>
        <vt:lpwstr>http://uk.wikipedia.org/wiki/Re</vt:lpwstr>
      </vt:variant>
      <vt:variant>
        <vt:lpwstr/>
      </vt:variant>
      <vt:variant>
        <vt:i4>6291504</vt:i4>
      </vt:variant>
      <vt:variant>
        <vt:i4>51</vt:i4>
      </vt:variant>
      <vt:variant>
        <vt:i4>0</vt:i4>
      </vt:variant>
      <vt:variant>
        <vt:i4>5</vt:i4>
      </vt:variant>
      <vt:variant>
        <vt:lpwstr>http://uk.wikipedia.org/wiki/Os</vt:lpwstr>
      </vt:variant>
      <vt:variant>
        <vt:lpwstr/>
      </vt:variant>
      <vt:variant>
        <vt:i4>7077936</vt:i4>
      </vt:variant>
      <vt:variant>
        <vt:i4>48</vt:i4>
      </vt:variant>
      <vt:variant>
        <vt:i4>0</vt:i4>
      </vt:variant>
      <vt:variant>
        <vt:i4>5</vt:i4>
      </vt:variant>
      <vt:variant>
        <vt:lpwstr>http://uk.wikipedia.org/wiki/Cr</vt:lpwstr>
      </vt:variant>
      <vt:variant>
        <vt:lpwstr/>
      </vt:variant>
      <vt:variant>
        <vt:i4>7209008</vt:i4>
      </vt:variant>
      <vt:variant>
        <vt:i4>45</vt:i4>
      </vt:variant>
      <vt:variant>
        <vt:i4>0</vt:i4>
      </vt:variant>
      <vt:variant>
        <vt:i4>5</vt:i4>
      </vt:variant>
      <vt:variant>
        <vt:lpwstr>http://uk.wikipedia.org/wiki/Au</vt:lpwstr>
      </vt:variant>
      <vt:variant>
        <vt:lpwstr/>
      </vt:variant>
      <vt:variant>
        <vt:i4>8192048</vt:i4>
      </vt:variant>
      <vt:variant>
        <vt:i4>42</vt:i4>
      </vt:variant>
      <vt:variant>
        <vt:i4>0</vt:i4>
      </vt:variant>
      <vt:variant>
        <vt:i4>5</vt:i4>
      </vt:variant>
      <vt:variant>
        <vt:lpwstr>http://uk.wikipedia.org/wiki/Rh</vt:lpwstr>
      </vt:variant>
      <vt:variant>
        <vt:lpwstr/>
      </vt:variant>
      <vt:variant>
        <vt:i4>8323120</vt:i4>
      </vt:variant>
      <vt:variant>
        <vt:i4>39</vt:i4>
      </vt:variant>
      <vt:variant>
        <vt:i4>0</vt:i4>
      </vt:variant>
      <vt:variant>
        <vt:i4>5</vt:i4>
      </vt:variant>
      <vt:variant>
        <vt:lpwstr>http://uk.wikipedia.org/wiki/Pt</vt:lpwstr>
      </vt:variant>
      <vt:variant>
        <vt:lpwstr/>
      </vt:variant>
      <vt:variant>
        <vt:i4>8323120</vt:i4>
      </vt:variant>
      <vt:variant>
        <vt:i4>36</vt:i4>
      </vt:variant>
      <vt:variant>
        <vt:i4>0</vt:i4>
      </vt:variant>
      <vt:variant>
        <vt:i4>5</vt:i4>
      </vt:variant>
      <vt:variant>
        <vt:lpwstr>http://uk.wikipedia.org/wiki/Pd</vt:lpwstr>
      </vt:variant>
      <vt:variant>
        <vt:lpwstr/>
      </vt:variant>
      <vt:variant>
        <vt:i4>6357040</vt:i4>
      </vt:variant>
      <vt:variant>
        <vt:i4>33</vt:i4>
      </vt:variant>
      <vt:variant>
        <vt:i4>0</vt:i4>
      </vt:variant>
      <vt:variant>
        <vt:i4>5</vt:i4>
      </vt:variant>
      <vt:variant>
        <vt:lpwstr>http://uk.wikipedia.org/wiki/Ni</vt:lpwstr>
      </vt:variant>
      <vt:variant>
        <vt:lpwstr/>
      </vt:variant>
      <vt:variant>
        <vt:i4>6422576</vt:i4>
      </vt:variant>
      <vt:variant>
        <vt:i4>30</vt:i4>
      </vt:variant>
      <vt:variant>
        <vt:i4>0</vt:i4>
      </vt:variant>
      <vt:variant>
        <vt:i4>5</vt:i4>
      </vt:variant>
      <vt:variant>
        <vt:lpwstr>http://uk.wikipedia.org/wiki/Mn</vt:lpwstr>
      </vt:variant>
      <vt:variant>
        <vt:lpwstr/>
      </vt:variant>
      <vt:variant>
        <vt:i4>6684720</vt:i4>
      </vt:variant>
      <vt:variant>
        <vt:i4>27</vt:i4>
      </vt:variant>
      <vt:variant>
        <vt:i4>0</vt:i4>
      </vt:variant>
      <vt:variant>
        <vt:i4>5</vt:i4>
      </vt:variant>
      <vt:variant>
        <vt:lpwstr>http://uk.wikipedia.org/wiki/Ir</vt:lpwstr>
      </vt:variant>
      <vt:variant>
        <vt:lpwstr/>
      </vt:variant>
      <vt:variant>
        <vt:i4>6881328</vt:i4>
      </vt:variant>
      <vt:variant>
        <vt:i4>24</vt:i4>
      </vt:variant>
      <vt:variant>
        <vt:i4>0</vt:i4>
      </vt:variant>
      <vt:variant>
        <vt:i4>5</vt:i4>
      </vt:variant>
      <vt:variant>
        <vt:lpwstr>http://uk.wikipedia.org/wiki/Fe</vt:lpwstr>
      </vt:variant>
      <vt:variant>
        <vt:lpwstr/>
      </vt:variant>
      <vt:variant>
        <vt:i4>5505110</vt:i4>
      </vt:variant>
      <vt:variant>
        <vt:i4>21</vt:i4>
      </vt:variant>
      <vt:variant>
        <vt:i4>0</vt:i4>
      </vt:variant>
      <vt:variant>
        <vt:i4>5</vt:i4>
      </vt:variant>
      <vt:variant>
        <vt:lpwstr>http://uk.wikipedia.org/wiki/%D0%93%D0%B0%D0%BB%D0%BE%D0%B3%D0%B5%D0%BD%D0%B8</vt:lpwstr>
      </vt:variant>
      <vt:variant>
        <vt:lpwstr/>
      </vt:variant>
      <vt:variant>
        <vt:i4>6750256</vt:i4>
      </vt:variant>
      <vt:variant>
        <vt:i4>18</vt:i4>
      </vt:variant>
      <vt:variant>
        <vt:i4>0</vt:i4>
      </vt:variant>
      <vt:variant>
        <vt:i4>5</vt:i4>
      </vt:variant>
      <vt:variant>
        <vt:lpwstr>http://uk.wikipedia.org/wiki/HF</vt:lpwstr>
      </vt:variant>
      <vt:variant>
        <vt:lpwstr/>
      </vt:variant>
      <vt:variant>
        <vt:i4>8061055</vt:i4>
      </vt:variant>
      <vt:variant>
        <vt:i4>15</vt:i4>
      </vt:variant>
      <vt:variant>
        <vt:i4>0</vt:i4>
      </vt:variant>
      <vt:variant>
        <vt:i4>5</vt:i4>
      </vt:variant>
      <vt:variant>
        <vt:lpwstr>http://uk.wikipedia.org/wiki/%D0%A4%D0%B5%D1%80%D0%BE%D0%BC%D0%B0%D0%B3%D0%BD%D0%B5%D1%82%D0%B8%D0%BA%D0%B8</vt:lpwstr>
      </vt:variant>
      <vt:variant>
        <vt:lpwstr/>
      </vt:variant>
      <vt:variant>
        <vt:i4>7864366</vt:i4>
      </vt:variant>
      <vt:variant>
        <vt:i4>12</vt:i4>
      </vt:variant>
      <vt:variant>
        <vt:i4>0</vt:i4>
      </vt:variant>
      <vt:variant>
        <vt:i4>5</vt:i4>
      </vt:variant>
      <vt:variant>
        <vt:lpwstr>http://uk.wikipedia.org/wiki/%D0%93%D1%83%D1%81%D1%82%D0%B8%D0%BD%D0%B0</vt:lpwstr>
      </vt:variant>
      <vt:variant>
        <vt:lpwstr/>
      </vt:variant>
      <vt:variant>
        <vt:i4>7864357</vt:i4>
      </vt:variant>
      <vt:variant>
        <vt:i4>9</vt:i4>
      </vt:variant>
      <vt:variant>
        <vt:i4>0</vt:i4>
      </vt:variant>
      <vt:variant>
        <vt:i4>5</vt:i4>
      </vt:variant>
      <vt:variant>
        <vt:lpwstr>http://uk.wikipedia.org/wiki/%D0%9C%D0%B5%D1%82%D0%B0%D0%BB</vt:lpwstr>
      </vt:variant>
      <vt:variant>
        <vt:lpwstr/>
      </vt:variant>
      <vt:variant>
        <vt:i4>65596</vt:i4>
      </vt:variant>
      <vt:variant>
        <vt:i4>6</vt:i4>
      </vt:variant>
      <vt:variant>
        <vt:i4>0</vt:i4>
      </vt:variant>
      <vt:variant>
        <vt:i4>5</vt:i4>
      </vt:variant>
      <vt:variant>
        <vt:lpwstr>http://uk.wikipedia.org/wiki/%D0%90%D1%82%D0%BE%D0%BC%D0%BD%D0%B8%D0%B9_%D0%BD%D0%BE%D0%BC%D0%B5%D1%80</vt:lpwstr>
      </vt:variant>
      <vt:variant>
        <vt:lpwstr/>
      </vt:variant>
      <vt:variant>
        <vt:i4>2818072</vt:i4>
      </vt:variant>
      <vt:variant>
        <vt:i4>3</vt:i4>
      </vt:variant>
      <vt:variant>
        <vt:i4>0</vt:i4>
      </vt:variant>
      <vt:variant>
        <vt:i4>5</vt:i4>
      </vt:variant>
      <vt:variant>
        <vt:lpwstr>http://uk.wikipedia.org/wiki/%D0%A5%D1%96%D0%BC%D1%96%D1%87%D0%BD%D0%B8%D0%B9_%D0%B5%D0%BB%D0%B5%D0%BC%D0%B5%D0%BD%D1%82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Диплом бакалавра</dc:title>
  <dc:subject/>
  <dc:creator>Студент</dc:creator>
  <cp:keywords/>
  <dc:description/>
  <cp:lastModifiedBy>Anton Golembiovskyi</cp:lastModifiedBy>
  <cp:revision>44</cp:revision>
  <cp:lastPrinted>2015-09-13T23:58:00Z</cp:lastPrinted>
  <dcterms:created xsi:type="dcterms:W3CDTF">2014-08-11T17:10:00Z</dcterms:created>
  <dcterms:modified xsi:type="dcterms:W3CDTF">2018-11-15T20:40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.1"&gt;&lt;session id="sZvgUHqQ"/&gt;&lt;style id="http://www.zotero.org/styles/gost-r-7-0-5-2008-numeric" hasBibliography="1" bibliographyStyleHasBeenSet="1"/&gt;&lt;prefs&gt;&lt;pref name="fieldType" value="Field"/&gt;&lt;pref name="store</vt:lpwstr>
  </property>
  <property fmtid="{D5CDD505-2E9C-101B-9397-08002B2CF9AE}" pid="3" name="ZOTERO_PREF_2">
    <vt:lpwstr>References" value="true"/&gt;&lt;pref name="automaticJournalAbbreviations" value="true"/&gt;&lt;pref name="noteType" value="0"/&gt;&lt;/prefs&gt;&lt;/data&gt;</vt:lpwstr>
  </property>
  <property fmtid="{D5CDD505-2E9C-101B-9397-08002B2CF9AE}" pid="4" name="Дата записи">
    <vt:lpwstr>Київ 2016</vt:lpwstr>
  </property>
</Properties>
</file>